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D83A3BF" w14:textId="77777777" w:rsidR="00CA35BE" w:rsidRPr="00D60352" w:rsidRDefault="00CA35BE">
      <w:pPr>
        <w:rPr>
          <w:rFonts w:ascii="Times New Roman" w:hAnsi="Times New Roman" w:cs="Times New Roman"/>
          <w:b/>
          <w:highlight w:val="yellow"/>
        </w:rPr>
      </w:pPr>
      <w:bookmarkStart w:id="0" w:name="_GoBack"/>
      <w:bookmarkEnd w:id="0"/>
    </w:p>
    <w:tbl>
      <w:tblPr>
        <w:tblW w:w="15660" w:type="dxa"/>
        <w:tblInd w:w="-13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115" w:type="dxa"/>
          <w:right w:w="115" w:type="dxa"/>
        </w:tblCellMar>
        <w:tblLook w:val="00A0" w:firstRow="1" w:lastRow="0" w:firstColumn="1" w:lastColumn="0" w:noHBand="0" w:noVBand="0"/>
      </w:tblPr>
      <w:tblGrid>
        <w:gridCol w:w="1260"/>
        <w:gridCol w:w="1260"/>
        <w:gridCol w:w="2070"/>
        <w:gridCol w:w="1350"/>
        <w:gridCol w:w="750"/>
        <w:gridCol w:w="2070"/>
        <w:gridCol w:w="1950"/>
        <w:gridCol w:w="720"/>
        <w:gridCol w:w="720"/>
        <w:gridCol w:w="1080"/>
        <w:gridCol w:w="1170"/>
        <w:gridCol w:w="90"/>
        <w:gridCol w:w="1170"/>
      </w:tblGrid>
      <w:tr w:rsidR="00D60352" w:rsidRPr="003C66FF" w14:paraId="491273B7" w14:textId="77777777" w:rsidTr="00EF3196">
        <w:trPr>
          <w:trHeight w:val="449"/>
        </w:trPr>
        <w:tc>
          <w:tcPr>
            <w:tcW w:w="15660" w:type="dxa"/>
            <w:gridSpan w:val="13"/>
            <w:tcBorders>
              <w:top w:val="single" w:sz="4" w:space="0" w:color="auto"/>
              <w:bottom w:val="nil"/>
            </w:tcBorders>
            <w:vAlign w:val="center"/>
          </w:tcPr>
          <w:p w14:paraId="106D3838" w14:textId="77106B5F" w:rsidR="00D60352" w:rsidRPr="00D60352" w:rsidRDefault="00910A43" w:rsidP="00D60352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</w:rPr>
              <w:t>SDC 5</w:t>
            </w:r>
            <w:r w:rsidR="00D60352" w:rsidRPr="00D60352">
              <w:rPr>
                <w:rFonts w:ascii="Times New Roman" w:hAnsi="Times New Roman" w:cs="Times New Roman"/>
                <w:b/>
              </w:rPr>
              <w:t>.</w:t>
            </w:r>
            <w:r w:rsidR="00D60352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="00D60352" w:rsidRPr="00714F59">
              <w:rPr>
                <w:rFonts w:ascii="Times New Roman" w:hAnsi="Times New Roman" w:cs="Times New Roman"/>
                <w:b/>
              </w:rPr>
              <w:t>Summary Study Characteristics of Included Concurrent Exercise Training</w:t>
            </w:r>
            <w:r w:rsidR="00D60352">
              <w:rPr>
                <w:rFonts w:ascii="Times New Roman" w:hAnsi="Times New Roman" w:cs="Times New Roman"/>
                <w:b/>
              </w:rPr>
              <w:t xml:space="preserve"> and Control or Comparison Group Intervention </w:t>
            </w:r>
            <w:r w:rsidR="00D60352" w:rsidRPr="00714F59">
              <w:rPr>
                <w:rFonts w:ascii="Times New Roman" w:hAnsi="Times New Roman" w:cs="Times New Roman"/>
                <w:b/>
              </w:rPr>
              <w:t>(</w:t>
            </w:r>
            <w:r w:rsidR="00D60352" w:rsidRPr="00714F59">
              <w:rPr>
                <w:rFonts w:ascii="Times New Roman" w:hAnsi="Times New Roman" w:cs="Times New Roman"/>
                <w:b/>
                <w:i/>
              </w:rPr>
              <w:t>k</w:t>
            </w:r>
            <w:r w:rsidR="00D60352" w:rsidRPr="00714F59">
              <w:rPr>
                <w:rFonts w:ascii="Times New Roman" w:hAnsi="Times New Roman" w:cs="Times New Roman"/>
                <w:b/>
              </w:rPr>
              <w:t>=76)</w:t>
            </w:r>
          </w:p>
        </w:tc>
      </w:tr>
      <w:tr w:rsidR="00BC4AC5" w:rsidRPr="003C66FF" w14:paraId="7BE0184A" w14:textId="77777777" w:rsidTr="00BC4AC5">
        <w:trPr>
          <w:trHeight w:val="449"/>
        </w:trPr>
        <w:tc>
          <w:tcPr>
            <w:tcW w:w="1260" w:type="dxa"/>
            <w:tcBorders>
              <w:top w:val="single" w:sz="4" w:space="0" w:color="auto"/>
              <w:bottom w:val="nil"/>
            </w:tcBorders>
            <w:vAlign w:val="center"/>
          </w:tcPr>
          <w:p w14:paraId="19A4D061" w14:textId="77777777" w:rsidR="00BC4AC5" w:rsidRPr="003C66FF" w:rsidRDefault="00BC4AC5" w:rsidP="00BC4AC5">
            <w:pPr>
              <w:rPr>
                <w:sz w:val="16"/>
              </w:rPr>
            </w:pPr>
          </w:p>
        </w:tc>
        <w:tc>
          <w:tcPr>
            <w:tcW w:w="468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DAE763" w14:textId="77777777" w:rsidR="00BC4AC5" w:rsidRPr="00A73133" w:rsidRDefault="00BC4AC5" w:rsidP="00BC4AC5">
            <w:pPr>
              <w:rPr>
                <w:rFonts w:ascii="Arial" w:hAnsi="Arial"/>
                <w:sz w:val="18"/>
                <w:szCs w:val="18"/>
              </w:rPr>
            </w:pPr>
          </w:p>
          <w:p w14:paraId="02EBAC1E" w14:textId="77777777" w:rsidR="00BC4AC5" w:rsidRPr="00A73133" w:rsidRDefault="00BC4AC5" w:rsidP="00BC4AC5">
            <w:pPr>
              <w:spacing w:line="360" w:lineRule="auto"/>
              <w:jc w:val="center"/>
              <w:rPr>
                <w:rFonts w:ascii="Arial" w:hAnsi="Arial"/>
                <w:sz w:val="18"/>
                <w:szCs w:val="18"/>
              </w:rPr>
            </w:pPr>
            <w:r w:rsidRPr="00A73133">
              <w:rPr>
                <w:rFonts w:ascii="Arial" w:hAnsi="Arial"/>
                <w:sz w:val="18"/>
                <w:szCs w:val="18"/>
              </w:rPr>
              <w:t>Baseline Sample Characteristics</w:t>
            </w:r>
          </w:p>
        </w:tc>
        <w:tc>
          <w:tcPr>
            <w:tcW w:w="477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36A4A3" w14:textId="77777777" w:rsidR="00BC4AC5" w:rsidRPr="00A73133" w:rsidRDefault="00BC4AC5" w:rsidP="00BC4AC5">
            <w:pPr>
              <w:jc w:val="center"/>
              <w:rPr>
                <w:rFonts w:ascii="Arial" w:hAnsi="Arial"/>
                <w:sz w:val="18"/>
                <w:szCs w:val="18"/>
              </w:rPr>
            </w:pPr>
            <w:r w:rsidRPr="00A73133">
              <w:rPr>
                <w:rFonts w:ascii="Arial" w:hAnsi="Arial"/>
                <w:sz w:val="18"/>
                <w:szCs w:val="18"/>
              </w:rPr>
              <w:t>Features of the Concurrent Training Intervention and Control Comparison Condition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56BB5D" w14:textId="77777777" w:rsidR="00BC4AC5" w:rsidRPr="00A73133" w:rsidRDefault="00BC4AC5" w:rsidP="00BC4AC5">
            <w:pPr>
              <w:jc w:val="center"/>
              <w:rPr>
                <w:rFonts w:ascii="Arial" w:hAnsi="Arial"/>
                <w:sz w:val="16"/>
                <w:szCs w:val="16"/>
              </w:rPr>
            </w:pPr>
          </w:p>
          <w:p w14:paraId="2F5EA778" w14:textId="77777777" w:rsidR="00BC4AC5" w:rsidRPr="00D802A6" w:rsidRDefault="00BC4AC5" w:rsidP="00BC4AC5">
            <w:pPr>
              <w:jc w:val="center"/>
              <w:rPr>
                <w:rFonts w:ascii="Arial" w:hAnsi="Arial"/>
                <w:sz w:val="16"/>
                <w:szCs w:val="16"/>
                <w:vertAlign w:val="superscript"/>
              </w:rPr>
            </w:pPr>
            <w:r w:rsidRPr="00A73133">
              <w:rPr>
                <w:rFonts w:ascii="Arial" w:hAnsi="Arial"/>
                <w:sz w:val="16"/>
                <w:szCs w:val="16"/>
              </w:rPr>
              <w:t>BP Change pre- to post- for CE, CON, and CE vs CON (mmHg)</w:t>
            </w:r>
            <w:r>
              <w:rPr>
                <w:rFonts w:ascii="Arial" w:hAnsi="Arial"/>
                <w:sz w:val="16"/>
                <w:szCs w:val="16"/>
                <w:vertAlign w:val="superscript"/>
              </w:rPr>
              <w:t>^</w:t>
            </w:r>
          </w:p>
        </w:tc>
        <w:tc>
          <w:tcPr>
            <w:tcW w:w="3510" w:type="dxa"/>
            <w:gridSpan w:val="4"/>
            <w:tcBorders>
              <w:top w:val="single" w:sz="4" w:space="0" w:color="auto"/>
              <w:bottom w:val="nil"/>
            </w:tcBorders>
            <w:vAlign w:val="center"/>
          </w:tcPr>
          <w:p w14:paraId="5D4B6169" w14:textId="77777777" w:rsidR="00BC4AC5" w:rsidRPr="00A73133" w:rsidRDefault="00BC4AC5" w:rsidP="00BC4AC5">
            <w:pPr>
              <w:jc w:val="center"/>
              <w:rPr>
                <w:rFonts w:ascii="Arial" w:hAnsi="Arial"/>
                <w:sz w:val="16"/>
                <w:szCs w:val="16"/>
              </w:rPr>
            </w:pPr>
          </w:p>
          <w:p w14:paraId="2FE4E98A" w14:textId="77777777" w:rsidR="00BC4AC5" w:rsidRPr="00A73133" w:rsidRDefault="00BC4AC5" w:rsidP="00BC4AC5">
            <w:pPr>
              <w:jc w:val="center"/>
              <w:rPr>
                <w:rFonts w:ascii="Arial" w:hAnsi="Arial"/>
                <w:sz w:val="18"/>
                <w:szCs w:val="18"/>
              </w:rPr>
            </w:pPr>
            <w:r w:rsidRPr="00A73133">
              <w:rPr>
                <w:rFonts w:ascii="Arial" w:hAnsi="Arial"/>
                <w:sz w:val="18"/>
                <w:szCs w:val="18"/>
              </w:rPr>
              <w:t>Methodological Measures</w:t>
            </w:r>
          </w:p>
        </w:tc>
      </w:tr>
      <w:tr w:rsidR="00BC4AC5" w:rsidRPr="003C66FF" w14:paraId="024DFAE8" w14:textId="77777777" w:rsidTr="00BC4AC5">
        <w:tc>
          <w:tcPr>
            <w:tcW w:w="1260" w:type="dxa"/>
            <w:tcBorders>
              <w:top w:val="nil"/>
              <w:bottom w:val="single" w:sz="4" w:space="0" w:color="auto"/>
            </w:tcBorders>
            <w:vAlign w:val="center"/>
          </w:tcPr>
          <w:p w14:paraId="5F10C1D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0E887B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irst Author, Year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AAEC3F" w14:textId="77777777" w:rsidR="00BC4AC5" w:rsidRDefault="00BC4AC5" w:rsidP="00BC4AC5">
            <w:pPr>
              <w:spacing w:line="360" w:lineRule="auto"/>
              <w:jc w:val="center"/>
              <w:rPr>
                <w:rFonts w:ascii="Arial" w:hAnsi="Arial"/>
                <w:sz w:val="16"/>
              </w:rPr>
            </w:pPr>
          </w:p>
          <w:p w14:paraId="1F35D6EC" w14:textId="77777777" w:rsidR="00BC4AC5" w:rsidRPr="003C66FF" w:rsidRDefault="00BC4AC5" w:rsidP="00BC4AC5">
            <w:pPr>
              <w:spacing w:line="360" w:lineRule="auto"/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 Sample (W)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82F1C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D8140A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Resting SBP/DBP (mmHg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ACBF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P and Health Status</w:t>
            </w:r>
            <w:r>
              <w:rPr>
                <w:rFonts w:ascii="Arial" w:hAnsi="Arial"/>
                <w:sz w:val="16"/>
              </w:rPr>
              <w:t xml:space="preserve"> (% sample)</w:t>
            </w:r>
          </w:p>
        </w:tc>
        <w:tc>
          <w:tcPr>
            <w:tcW w:w="7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8EC4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B2872C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Length (wks)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C83E2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204E2F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Aerobic </w:t>
            </w:r>
            <w:r>
              <w:rPr>
                <w:rFonts w:ascii="Arial" w:hAnsi="Arial"/>
                <w:sz w:val="16"/>
              </w:rPr>
              <w:t>Exercise</w:t>
            </w:r>
          </w:p>
        </w:tc>
        <w:tc>
          <w:tcPr>
            <w:tcW w:w="19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83E93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F95868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Resistance </w:t>
            </w:r>
            <w:r>
              <w:rPr>
                <w:rFonts w:ascii="Arial" w:hAnsi="Arial"/>
                <w:sz w:val="16"/>
              </w:rPr>
              <w:t>Exercise</w:t>
            </w:r>
          </w:p>
        </w:tc>
        <w:tc>
          <w:tcPr>
            <w:tcW w:w="720" w:type="dxa"/>
            <w:tcBorders>
              <w:top w:val="single" w:sz="4" w:space="0" w:color="auto"/>
            </w:tcBorders>
            <w:vAlign w:val="center"/>
          </w:tcPr>
          <w:p w14:paraId="06574D8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E4505F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SBP</w:t>
            </w:r>
          </w:p>
        </w:tc>
        <w:tc>
          <w:tcPr>
            <w:tcW w:w="720" w:type="dxa"/>
            <w:tcBorders>
              <w:top w:val="single" w:sz="4" w:space="0" w:color="auto"/>
            </w:tcBorders>
            <w:vAlign w:val="center"/>
          </w:tcPr>
          <w:p w14:paraId="1903704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3F67A6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1C2A6E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DBP</w:t>
            </w:r>
          </w:p>
          <w:p w14:paraId="7388909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204AB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6E0635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Reported Study Outcome</w:t>
            </w:r>
          </w:p>
        </w:tc>
        <w:tc>
          <w:tcPr>
            <w:tcW w:w="126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4F03C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Randomized?</w:t>
            </w:r>
          </w:p>
          <w:p w14:paraId="5750AB9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D429A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Study Quality (Items satisfied out of 33 *100)</w:t>
            </w:r>
          </w:p>
        </w:tc>
      </w:tr>
      <w:tr w:rsidR="00BC4AC5" w:rsidRPr="003C66FF" w14:paraId="1D489F3A" w14:textId="77777777" w:rsidTr="00BC4AC5">
        <w:tc>
          <w:tcPr>
            <w:tcW w:w="126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49F3B9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Ab</w:t>
            </w:r>
            <w:r w:rsidRPr="003C66FF">
              <w:rPr>
                <w:rFonts w:ascii="Arial" w:hAnsi="Arial"/>
                <w:sz w:val="16"/>
              </w:rPr>
              <w:t xml:space="preserve">delaal et al. </w:t>
            </w:r>
            <w:r w:rsidRPr="001C0E30">
              <w:rPr>
                <w:rFonts w:ascii="Arial" w:hAnsi="Arial"/>
                <w:sz w:val="16"/>
              </w:rPr>
              <w:t>2014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709 Abdelaal,A.A. 2014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066F4F">
              <w:rPr>
                <w:rFonts w:ascii="Arial" w:hAnsi="Arial"/>
                <w:sz w:val="16"/>
              </w:rPr>
              <w:t>(2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BBE2197" w14:textId="77777777" w:rsidR="00BC4AC5" w:rsidRPr="003C66FF" w:rsidRDefault="00BC4AC5" w:rsidP="00BC4AC5">
            <w:pPr>
              <w:spacing w:line="360" w:lineRule="auto"/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9(21)</w:t>
            </w:r>
          </w:p>
          <w:p w14:paraId="781B99D9" w14:textId="77777777" w:rsidR="00BC4AC5" w:rsidRPr="003C66FF" w:rsidRDefault="00BC4AC5" w:rsidP="00BC4AC5">
            <w:pPr>
              <w:spacing w:line="360" w:lineRule="auto"/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0(11)</w:t>
            </w:r>
          </w:p>
          <w:p w14:paraId="55EA226D" w14:textId="77777777" w:rsidR="00BC4AC5" w:rsidRPr="003C66FF" w:rsidRDefault="00BC4AC5" w:rsidP="00BC4AC5">
            <w:pPr>
              <w:spacing w:line="360" w:lineRule="auto"/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9(10)</w:t>
            </w:r>
          </w:p>
        </w:tc>
        <w:tc>
          <w:tcPr>
            <w:tcW w:w="2070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12378E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863D690" w14:textId="77777777" w:rsidR="00BC4AC5" w:rsidRPr="00E16A6B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45.5±1.91/94.0±0.86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292B4661" w14:textId="77777777" w:rsidR="00BC4AC5" w:rsidRPr="00E16A6B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7C37B8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0B3A81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0744A1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E9CEE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AB2D5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</w:t>
            </w:r>
          </w:p>
          <w:p w14:paraId="59AB3D4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NR</w:t>
            </w:r>
          </w:p>
          <w:p w14:paraId="195ACED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ircuit training</w:t>
            </w:r>
          </w:p>
        </w:tc>
        <w:tc>
          <w:tcPr>
            <w:tcW w:w="1950" w:type="dxa"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4BBF011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9991B5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1BB49A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</w:t>
            </w:r>
          </w:p>
          <w:p w14:paraId="09054C2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NR</w:t>
            </w:r>
          </w:p>
          <w:p w14:paraId="2B48699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ircuit training</w:t>
            </w:r>
          </w:p>
        </w:tc>
        <w:tc>
          <w:tcPr>
            <w:tcW w:w="720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40881E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6BFE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B1FAC4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-3.1</w:t>
            </w:r>
          </w:p>
          <w:p w14:paraId="4921817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6F93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46A6DF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6</w:t>
            </w:r>
          </w:p>
          <w:p w14:paraId="42094E5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A0EF6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B0650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2</w:t>
            </w:r>
          </w:p>
          <w:p w14:paraId="2C405F9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9F14B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DEB99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26929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9</w:t>
            </w:r>
          </w:p>
          <w:p w14:paraId="676C39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ED7C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AD9FEA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8</w:t>
            </w:r>
          </w:p>
          <w:p w14:paraId="780BCE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7FAD91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D66B7F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3.4</w:t>
            </w:r>
          </w:p>
          <w:p w14:paraId="18AD82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373A89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P</w:t>
            </w:r>
            <w:r w:rsidRPr="003C66FF">
              <w:rPr>
                <w:rFonts w:ascii="Arial" w:hAnsi="Arial"/>
                <w:sz w:val="16"/>
              </w:rPr>
              <w:t>, Obesity Indices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7175EA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697168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647C9201" w14:textId="77777777" w:rsidTr="00BC4AC5">
        <w:tc>
          <w:tcPr>
            <w:tcW w:w="1260" w:type="dxa"/>
            <w:vMerge/>
            <w:tcBorders>
              <w:top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061127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5B26F78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tcBorders>
              <w:top w:val="nil"/>
              <w:bottom w:val="nil"/>
            </w:tcBorders>
            <w:shd w:val="clear" w:color="auto" w:fill="D9D9D9" w:themeFill="background1" w:themeFillShade="D9"/>
            <w:vAlign w:val="center"/>
          </w:tcPr>
          <w:p w14:paraId="00F2F5C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03CC61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5.0±2.94/94.0±1.63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D9D9D9" w:themeFill="background1" w:themeFillShade="D9"/>
            <w:vAlign w:val="center"/>
          </w:tcPr>
          <w:p w14:paraId="52BEEB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01706D1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tcBorders>
              <w:top w:val="nil"/>
              <w:bottom w:val="nil"/>
            </w:tcBorders>
            <w:shd w:val="clear" w:color="auto" w:fill="D9D9D9" w:themeFill="background1" w:themeFillShade="D9"/>
            <w:vAlign w:val="center"/>
          </w:tcPr>
          <w:p w14:paraId="5116B3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E19D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06222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Received regular drug therapy</w:t>
            </w:r>
          </w:p>
          <w:p w14:paraId="2FC47F2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204E6D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7BCCD1F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7BA10A6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6C1A4C9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47FA32D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07A46D80" w14:textId="77777777" w:rsidTr="00BC4AC5">
        <w:tc>
          <w:tcPr>
            <w:tcW w:w="1260" w:type="dxa"/>
            <w:vMerge w:val="restart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19FA29E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ateman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363 Bateman,L.A. 201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066F4F">
              <w:rPr>
                <w:rFonts w:ascii="Arial" w:hAnsi="Arial"/>
                <w:sz w:val="16"/>
              </w:rPr>
              <w:t>(3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tcBorders>
              <w:top w:val="nil"/>
              <w:bottom w:val="nil"/>
            </w:tcBorders>
            <w:vAlign w:val="center"/>
          </w:tcPr>
          <w:p w14:paraId="2D2627DC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5(12)</w:t>
            </w:r>
          </w:p>
          <w:p w14:paraId="2BD3EB7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5(12)</w:t>
            </w:r>
          </w:p>
        </w:tc>
        <w:tc>
          <w:tcPr>
            <w:tcW w:w="2070" w:type="dxa"/>
            <w:tcBorders>
              <w:top w:val="nil"/>
              <w:bottom w:val="nil"/>
            </w:tcBorders>
            <w:vAlign w:val="center"/>
          </w:tcPr>
          <w:p w14:paraId="7BFC946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23D56C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8.0±14.6/77.8±8.36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4DA624B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etS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tcBorders>
              <w:top w:val="nil"/>
              <w:bottom w:val="nil"/>
            </w:tcBorders>
            <w:vAlign w:val="center"/>
          </w:tcPr>
          <w:p w14:paraId="79DB886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32</w:t>
            </w:r>
          </w:p>
        </w:tc>
        <w:tc>
          <w:tcPr>
            <w:tcW w:w="2070" w:type="dxa"/>
            <w:tcBorders>
              <w:top w:val="nil"/>
              <w:bottom w:val="nil"/>
            </w:tcBorders>
            <w:vAlign w:val="center"/>
          </w:tcPr>
          <w:p w14:paraId="760C9D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D1364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12 miles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BF39BD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-80% VO</w:t>
            </w:r>
            <w:r w:rsidRPr="003C66FF">
              <w:rPr>
                <w:rFonts w:ascii="Arial" w:hAnsi="Arial"/>
                <w:sz w:val="16"/>
                <w:vertAlign w:val="subscript"/>
              </w:rPr>
              <w:t>2max</w:t>
            </w:r>
          </w:p>
          <w:p w14:paraId="5BAEB75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2 miles per week</w:t>
            </w:r>
          </w:p>
          <w:p w14:paraId="58BC40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 or jogging</w:t>
            </w:r>
          </w:p>
        </w:tc>
        <w:tc>
          <w:tcPr>
            <w:tcW w:w="1950" w:type="dxa"/>
            <w:tcBorders>
              <w:top w:val="nil"/>
              <w:bottom w:val="nil"/>
            </w:tcBorders>
            <w:vAlign w:val="center"/>
          </w:tcPr>
          <w:p w14:paraId="490240D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7D6A1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45CD2B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80CC4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-80% VO</w:t>
            </w:r>
            <w:r w:rsidRPr="003C66FF">
              <w:rPr>
                <w:rFonts w:ascii="Arial" w:hAnsi="Arial"/>
                <w:sz w:val="16"/>
                <w:vertAlign w:val="subscript"/>
              </w:rPr>
              <w:t>2max</w:t>
            </w:r>
          </w:p>
          <w:p w14:paraId="5CCE91F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 sets, 8-12 reps</w:t>
            </w:r>
          </w:p>
          <w:p w14:paraId="7BC2A39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free weights or machines</w:t>
            </w:r>
          </w:p>
        </w:tc>
        <w:tc>
          <w:tcPr>
            <w:tcW w:w="720" w:type="dxa"/>
            <w:vMerge w:val="restart"/>
            <w:tcBorders>
              <w:top w:val="nil"/>
              <w:bottom w:val="nil"/>
            </w:tcBorders>
            <w:vAlign w:val="center"/>
          </w:tcPr>
          <w:p w14:paraId="750AE9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EAD4AF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922A44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5</w:t>
            </w:r>
          </w:p>
          <w:p w14:paraId="61040B0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3272AC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tcBorders>
              <w:top w:val="nil"/>
              <w:bottom w:val="nil"/>
            </w:tcBorders>
            <w:vAlign w:val="center"/>
          </w:tcPr>
          <w:p w14:paraId="40A2344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9BD0D1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54AB2DA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1</w:t>
            </w:r>
          </w:p>
          <w:p w14:paraId="460234E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DB483B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tcBorders>
              <w:top w:val="nil"/>
              <w:bottom w:val="nil"/>
            </w:tcBorders>
            <w:vAlign w:val="center"/>
          </w:tcPr>
          <w:p w14:paraId="712D0E3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etS criteria, CVD risk factors</w:t>
            </w:r>
          </w:p>
        </w:tc>
        <w:tc>
          <w:tcPr>
            <w:tcW w:w="1170" w:type="dxa"/>
            <w:vMerge w:val="restart"/>
            <w:tcBorders>
              <w:top w:val="nil"/>
              <w:bottom w:val="nil"/>
            </w:tcBorders>
            <w:vAlign w:val="center"/>
          </w:tcPr>
          <w:p w14:paraId="688749E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92B929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2</w:t>
            </w:r>
          </w:p>
        </w:tc>
      </w:tr>
      <w:tr w:rsidR="00BC4AC5" w:rsidRPr="003C66FF" w14:paraId="323B4D38" w14:textId="77777777" w:rsidTr="00BC4AC5">
        <w:tc>
          <w:tcPr>
            <w:tcW w:w="1260" w:type="dxa"/>
            <w:vMerge/>
            <w:tcBorders>
              <w:top w:val="nil"/>
            </w:tcBorders>
            <w:vAlign w:val="center"/>
          </w:tcPr>
          <w:p w14:paraId="4A09808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tcBorders>
              <w:top w:val="nil"/>
            </w:tcBorders>
            <w:vAlign w:val="center"/>
          </w:tcPr>
          <w:p w14:paraId="699450E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tcBorders>
              <w:top w:val="nil"/>
            </w:tcBorders>
            <w:vAlign w:val="center"/>
          </w:tcPr>
          <w:p w14:paraId="79F1491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88D21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8.0±14.6/77.8±8.36</w:t>
            </w:r>
          </w:p>
        </w:tc>
        <w:tc>
          <w:tcPr>
            <w:tcW w:w="1350" w:type="dxa"/>
            <w:tcBorders>
              <w:top w:val="nil"/>
            </w:tcBorders>
            <w:vAlign w:val="center"/>
          </w:tcPr>
          <w:p w14:paraId="194A8C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MetS (100)</w:t>
            </w:r>
          </w:p>
        </w:tc>
        <w:tc>
          <w:tcPr>
            <w:tcW w:w="750" w:type="dxa"/>
            <w:tcBorders>
              <w:top w:val="nil"/>
            </w:tcBorders>
            <w:vAlign w:val="center"/>
          </w:tcPr>
          <w:p w14:paraId="5BF37D4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2</w:t>
            </w:r>
          </w:p>
        </w:tc>
        <w:tc>
          <w:tcPr>
            <w:tcW w:w="4020" w:type="dxa"/>
            <w:gridSpan w:val="2"/>
            <w:tcBorders>
              <w:top w:val="nil"/>
            </w:tcBorders>
            <w:vAlign w:val="center"/>
          </w:tcPr>
          <w:p w14:paraId="271989D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9CB06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CCA276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 session, crossover design trial</w:t>
            </w:r>
          </w:p>
          <w:p w14:paraId="125771B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tcBorders>
              <w:top w:val="nil"/>
            </w:tcBorders>
            <w:vAlign w:val="center"/>
          </w:tcPr>
          <w:p w14:paraId="3FB3442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tcBorders>
              <w:top w:val="nil"/>
            </w:tcBorders>
            <w:vAlign w:val="center"/>
          </w:tcPr>
          <w:p w14:paraId="5B49E2C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tcBorders>
              <w:top w:val="nil"/>
            </w:tcBorders>
            <w:vAlign w:val="center"/>
          </w:tcPr>
          <w:p w14:paraId="3C8EEED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tcBorders>
              <w:top w:val="nil"/>
            </w:tcBorders>
            <w:vAlign w:val="center"/>
          </w:tcPr>
          <w:p w14:paraId="526DD7E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tcBorders>
              <w:top w:val="nil"/>
            </w:tcBorders>
            <w:vAlign w:val="center"/>
          </w:tcPr>
          <w:p w14:paraId="5B00369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0AD46649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280E3BA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ouchonville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78 Bouchonville,M. 2014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066F4F">
              <w:rPr>
                <w:rFonts w:ascii="Arial" w:hAnsi="Arial"/>
                <w:sz w:val="16"/>
              </w:rPr>
              <w:t>(4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45144FF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07(67)</w:t>
            </w:r>
          </w:p>
          <w:p w14:paraId="374D653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6(16)</w:t>
            </w:r>
          </w:p>
          <w:p w14:paraId="2F30D3A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7(18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F35BF3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4BF53DE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1.2±11.7/70.9±8.3</w:t>
            </w:r>
          </w:p>
          <w:p w14:paraId="1A54A54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C547C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</w:t>
            </w:r>
            <w:r>
              <w:rPr>
                <w:rFonts w:ascii="Arial" w:hAnsi="Arial"/>
                <w:sz w:val="16"/>
              </w:rPr>
              <w:t xml:space="preserve"> (3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034D0A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5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534BB8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30C153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196EEF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-7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765B647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 exercise</w:t>
            </w:r>
          </w:p>
          <w:p w14:paraId="2B29C2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T: Treadmill, stationary cycling, stair stepping 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7C1F6A4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C3DEFE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F2A3CE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-85% 1RM</w:t>
            </w:r>
          </w:p>
          <w:p w14:paraId="2270242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resistance training, 1-2 sets of 8-12 reps</w:t>
            </w:r>
          </w:p>
          <w:p w14:paraId="432857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7DBDD0B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5FD6D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6554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85FC85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1D959E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FF0651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463AD8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7</w:t>
            </w:r>
          </w:p>
          <w:p w14:paraId="4F03E88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3FC8B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A8E6AA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4</w:t>
            </w:r>
          </w:p>
          <w:p w14:paraId="749FADC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CDA0B2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3EA8D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48A87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672C50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3</w:t>
            </w:r>
          </w:p>
          <w:p w14:paraId="6BFE60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D9892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C6FF01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9</w:t>
            </w:r>
          </w:p>
          <w:p w14:paraId="1D5A88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2FE6E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9BA260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45529D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0D6D931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nsulin Sensitivity Index (ISI)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3FAFEFC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5B8EA81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4</w:t>
            </w:r>
          </w:p>
        </w:tc>
      </w:tr>
      <w:tr w:rsidR="00BC4AC5" w:rsidRPr="003C66FF" w14:paraId="712C01E6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1164BA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605DA62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3BCF64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034195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3.3±18.6/71.5±10.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609A70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VD (27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3B5A962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1D3E83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23C9C9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A50FF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Educational information about healthy diet habits, monthly visits</w:t>
            </w:r>
          </w:p>
          <w:p w14:paraId="4062565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1796AB6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A3B8FC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2A077F9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7CB6837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00DE749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D11AE66" w14:textId="77777777" w:rsidTr="00BC4AC5">
        <w:tc>
          <w:tcPr>
            <w:tcW w:w="1260" w:type="dxa"/>
            <w:vMerge w:val="restart"/>
            <w:vAlign w:val="center"/>
          </w:tcPr>
          <w:p w14:paraId="4051B9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unchen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348 CristineBündchen,D. 201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1A37436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2(17)</w:t>
            </w:r>
          </w:p>
          <w:p w14:paraId="5521DD9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8(9)</w:t>
            </w:r>
          </w:p>
          <w:p w14:paraId="0F400BB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4(8)</w:t>
            </w:r>
          </w:p>
        </w:tc>
        <w:tc>
          <w:tcPr>
            <w:tcW w:w="2070" w:type="dxa"/>
            <w:vAlign w:val="center"/>
          </w:tcPr>
          <w:p w14:paraId="270EDF2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009382F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2.2±13.0/85.0±9.0</w:t>
            </w:r>
          </w:p>
          <w:p w14:paraId="3613B5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2D31D6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6BFE18A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0</w:t>
            </w:r>
          </w:p>
        </w:tc>
        <w:tc>
          <w:tcPr>
            <w:tcW w:w="2070" w:type="dxa"/>
            <w:vAlign w:val="center"/>
          </w:tcPr>
          <w:p w14:paraId="0E04B50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5A2B3A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DD1DD4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CPET threshold</w:t>
            </w:r>
          </w:p>
          <w:p w14:paraId="672323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A11A66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running</w:t>
            </w:r>
          </w:p>
        </w:tc>
        <w:tc>
          <w:tcPr>
            <w:tcW w:w="1950" w:type="dxa"/>
            <w:vAlign w:val="center"/>
          </w:tcPr>
          <w:p w14:paraId="222A30B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9B87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4B529C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5105F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% 1RM</w:t>
            </w:r>
          </w:p>
          <w:p w14:paraId="001F4D4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 sets of 12 reps</w:t>
            </w:r>
          </w:p>
          <w:p w14:paraId="4BE4B57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esistance exercise for upper and lower limbs</w:t>
            </w:r>
          </w:p>
        </w:tc>
        <w:tc>
          <w:tcPr>
            <w:tcW w:w="720" w:type="dxa"/>
            <w:vMerge w:val="restart"/>
            <w:vAlign w:val="center"/>
          </w:tcPr>
          <w:p w14:paraId="2013AA0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D6E64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F1ADE0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6</w:t>
            </w:r>
          </w:p>
          <w:p w14:paraId="44C598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B7A2E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959463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00E8A3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7C7AE7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27DC8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5</w:t>
            </w:r>
          </w:p>
          <w:p w14:paraId="6E7DF87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B1363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367A695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28552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53584AA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1</w:t>
            </w:r>
          </w:p>
          <w:p w14:paraId="7D34E8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C5457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8068B9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1</w:t>
            </w:r>
          </w:p>
          <w:p w14:paraId="6E271E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DD5F9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4CE280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33E3851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A76962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726C4B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Quality of Life</w:t>
            </w:r>
          </w:p>
        </w:tc>
        <w:tc>
          <w:tcPr>
            <w:tcW w:w="1170" w:type="dxa"/>
            <w:vMerge w:val="restart"/>
            <w:vAlign w:val="center"/>
          </w:tcPr>
          <w:p w14:paraId="3F8965C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  <w:p w14:paraId="15136F5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 w:val="restart"/>
            <w:vAlign w:val="center"/>
          </w:tcPr>
          <w:p w14:paraId="25A459B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9</w:t>
            </w:r>
          </w:p>
        </w:tc>
      </w:tr>
      <w:tr w:rsidR="00BC4AC5" w:rsidRPr="003C66FF" w14:paraId="776EA11C" w14:textId="77777777" w:rsidTr="00BC4AC5">
        <w:tc>
          <w:tcPr>
            <w:tcW w:w="1260" w:type="dxa"/>
            <w:vMerge/>
            <w:vAlign w:val="center"/>
          </w:tcPr>
          <w:p w14:paraId="1A5C43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60921FF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60E1B30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4D9EF5E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50" w:type="dxa"/>
            <w:vAlign w:val="center"/>
          </w:tcPr>
          <w:p w14:paraId="664B91C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7C236AD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75C75A4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7BDF466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F9D044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05BA2BC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522E412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5386DA3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73B44C97" w14:textId="77777777" w:rsidTr="00BC4AC5">
        <w:tc>
          <w:tcPr>
            <w:tcW w:w="1260" w:type="dxa"/>
            <w:vMerge/>
            <w:vAlign w:val="center"/>
          </w:tcPr>
          <w:p w14:paraId="6A27984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0C0A6F7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076298C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6C8C93E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127.2±19.0/85.3±10.0</w:t>
            </w:r>
          </w:p>
        </w:tc>
        <w:tc>
          <w:tcPr>
            <w:tcW w:w="1350" w:type="dxa"/>
            <w:vAlign w:val="center"/>
          </w:tcPr>
          <w:p w14:paraId="68134E9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Healthy (100)</w:t>
            </w:r>
          </w:p>
        </w:tc>
        <w:tc>
          <w:tcPr>
            <w:tcW w:w="750" w:type="dxa"/>
            <w:vAlign w:val="center"/>
          </w:tcPr>
          <w:p w14:paraId="47BC291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0</w:t>
            </w:r>
          </w:p>
        </w:tc>
        <w:tc>
          <w:tcPr>
            <w:tcW w:w="4020" w:type="dxa"/>
            <w:gridSpan w:val="2"/>
            <w:vAlign w:val="center"/>
          </w:tcPr>
          <w:p w14:paraId="18803BF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88E42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on</w:t>
            </w:r>
          </w:p>
          <w:p w14:paraId="40A442F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78AAD9E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4D770F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6BA5CFA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531C7C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06DA9F2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0C1744B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3A389BF8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6EB1F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Chang Ho-Ha et al. 2012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77 Ha,C.H. 201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6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522CD3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6(16)</w:t>
            </w:r>
          </w:p>
          <w:p w14:paraId="03272DD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7(7)</w:t>
            </w:r>
          </w:p>
          <w:p w14:paraId="111664C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9(9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325E23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F635AD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21A12A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3.7±11.22/76.4±6.1</w:t>
            </w:r>
          </w:p>
          <w:p w14:paraId="3ED4FC8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BE84ED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A253D6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31B0CA0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643E1F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54160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812AFA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FEA753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80% HRR</w:t>
            </w:r>
          </w:p>
          <w:p w14:paraId="309E772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A4DB5E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Treadmill running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2249767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75217C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36827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10-15RM</w:t>
            </w:r>
          </w:p>
          <w:p w14:paraId="6DC4433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3 sets of 10-15</w:t>
            </w:r>
          </w:p>
          <w:p w14:paraId="1D529F7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esistance exercise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05BD85C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C3124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0A194A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1D0702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4</w:t>
            </w:r>
          </w:p>
          <w:p w14:paraId="646A9B4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8D48F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D8FE44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1</w:t>
            </w:r>
          </w:p>
          <w:p w14:paraId="543545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C359F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35EE4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7</w:t>
            </w:r>
          </w:p>
          <w:p w14:paraId="7A6AE3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71AF35A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9AA34D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1B9E89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41D6D9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0.6</w:t>
            </w:r>
          </w:p>
          <w:p w14:paraId="4802B15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A5A553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684B7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1.3</w:t>
            </w:r>
          </w:p>
          <w:p w14:paraId="0C83D8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91D11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B30CBF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0A0CD9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ody Comp</w:t>
            </w:r>
            <w:r w:rsidRPr="003C66FF">
              <w:rPr>
                <w:rFonts w:ascii="Arial" w:hAnsi="Arial"/>
                <w:sz w:val="16"/>
              </w:rPr>
              <w:t xml:space="preserve"> and M</w:t>
            </w:r>
            <w:r>
              <w:rPr>
                <w:rFonts w:ascii="Arial" w:hAnsi="Arial"/>
                <w:sz w:val="16"/>
              </w:rPr>
              <w:t xml:space="preserve">etS </w:t>
            </w:r>
            <w:r w:rsidRPr="003C66FF">
              <w:rPr>
                <w:rFonts w:ascii="Arial" w:hAnsi="Arial"/>
                <w:sz w:val="16"/>
              </w:rPr>
              <w:t>Factors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2A04EF3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A59FE0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9722AD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BE2D9C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8C9159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54EE09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E0B797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393FBE4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D742AF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CA06EB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1C526E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372F28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BCF8AE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411641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41D7ED75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28C450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E63AFD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15E5C5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3C0A6C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4.3±11.2/69.1±5.4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7044D3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7B1374B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3470CD9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68B2C1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4271D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6BB160E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EDF71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2D21B20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00B70A0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0908D92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337F9DD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8A892D9" w14:textId="77777777" w:rsidTr="00BC4AC5">
        <w:trPr>
          <w:trHeight w:val="1440"/>
        </w:trPr>
        <w:tc>
          <w:tcPr>
            <w:tcW w:w="1260" w:type="dxa"/>
            <w:vMerge w:val="restart"/>
            <w:vAlign w:val="center"/>
          </w:tcPr>
          <w:p w14:paraId="13BD6C3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rtez-Cooper et al. 2008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60 Cortez-Cooper,M.Y. 2008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066F4F">
              <w:rPr>
                <w:rFonts w:ascii="Arial" w:hAnsi="Arial"/>
                <w:sz w:val="16"/>
              </w:rPr>
              <w:t>(5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64EE7AA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7(27)</w:t>
            </w:r>
          </w:p>
          <w:p w14:paraId="2BE494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B110E8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2(9)</w:t>
            </w:r>
          </w:p>
          <w:p w14:paraId="5866BC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5DB03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2(8)</w:t>
            </w:r>
          </w:p>
        </w:tc>
        <w:tc>
          <w:tcPr>
            <w:tcW w:w="2070" w:type="dxa"/>
            <w:vAlign w:val="center"/>
          </w:tcPr>
          <w:p w14:paraId="3D3E132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170E196" w14:textId="77777777" w:rsidR="00BC4AC5" w:rsidRPr="00E16A6B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18.0±3.0/ 68.0±2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328AEF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72595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17D5D84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</w:t>
            </w:r>
          </w:p>
        </w:tc>
        <w:tc>
          <w:tcPr>
            <w:tcW w:w="2070" w:type="dxa"/>
          </w:tcPr>
          <w:p w14:paraId="01D690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6048E4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BD91F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75%HRR</w:t>
            </w:r>
          </w:p>
          <w:p w14:paraId="6393DBD0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30-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A64B5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: walking, cycle ergometer</w:t>
            </w:r>
          </w:p>
        </w:tc>
        <w:tc>
          <w:tcPr>
            <w:tcW w:w="1950" w:type="dxa"/>
          </w:tcPr>
          <w:p w14:paraId="44A2EB4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92901DF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539A43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%1-RM</w:t>
            </w:r>
          </w:p>
          <w:p w14:paraId="3F5EF5BB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30-45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905CF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0 exercises, 1 set of 8-12 reps, weight machines</w:t>
            </w:r>
          </w:p>
          <w:p w14:paraId="2EFD7B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D67E74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61FE1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3010AA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5EDDA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469B85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-1.0</w:t>
            </w:r>
          </w:p>
          <w:p w14:paraId="16D2B52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C7D87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6B288F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A3D28A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74D35A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80F4C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7DFEB92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0131C9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0.0</w:t>
            </w:r>
          </w:p>
          <w:p w14:paraId="683D73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756B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BAB3E5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84363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2210A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68A1F89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ntral arterial compliance</w:t>
            </w:r>
          </w:p>
        </w:tc>
        <w:tc>
          <w:tcPr>
            <w:tcW w:w="1170" w:type="dxa"/>
            <w:vMerge w:val="restart"/>
            <w:vAlign w:val="center"/>
          </w:tcPr>
          <w:p w14:paraId="28C994F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58657E3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7</w:t>
            </w:r>
          </w:p>
        </w:tc>
      </w:tr>
      <w:tr w:rsidR="00BC4AC5" w:rsidRPr="003C66FF" w14:paraId="524B7E16" w14:textId="77777777" w:rsidTr="00BC4AC5">
        <w:trPr>
          <w:trHeight w:val="630"/>
        </w:trPr>
        <w:tc>
          <w:tcPr>
            <w:tcW w:w="1260" w:type="dxa"/>
            <w:vMerge/>
            <w:vAlign w:val="center"/>
          </w:tcPr>
          <w:p w14:paraId="06165A8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229B189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330B8A9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5CD070A3" w14:textId="77777777" w:rsidR="00BC4AC5" w:rsidRPr="00E16A6B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22.0±4.0/87.0±3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437DF66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5261C6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0C1923D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3</w:t>
            </w:r>
          </w:p>
        </w:tc>
        <w:tc>
          <w:tcPr>
            <w:tcW w:w="4020" w:type="dxa"/>
            <w:gridSpan w:val="2"/>
          </w:tcPr>
          <w:p w14:paraId="3B812D0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5AA10C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F: 3</w:t>
            </w:r>
            <w:r w:rsidRPr="003C66FF">
              <w:rPr>
                <w:rFonts w:ascii="Arial" w:hAnsi="Arial"/>
                <w:sz w:val="16"/>
              </w:rPr>
              <w:t xml:space="preserve">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8539AC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I: NR</w:t>
            </w:r>
          </w:p>
          <w:p w14:paraId="4A66C7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 xml:space="preserve">T: 30-40 </w:t>
            </w:r>
            <w:r w:rsidRPr="003C66FF">
              <w:rPr>
                <w:rFonts w:ascii="Arial" w:hAnsi="Arial"/>
                <w:sz w:val="16"/>
              </w:rPr>
              <w:t>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3F5AF3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: mild stretching for major muscle groups</w:t>
            </w:r>
          </w:p>
          <w:p w14:paraId="6350E00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0B0163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6E51C88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5286968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10493E1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64DECC2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5E495527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53104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do Rego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344 doRêgo,A.R.O.N. 201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7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485D18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1(41)</w:t>
            </w:r>
          </w:p>
          <w:p w14:paraId="0CC30E2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6(26)</w:t>
            </w:r>
          </w:p>
          <w:p w14:paraId="3202517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5(15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DFC52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7408B1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5.4±17.0/74.6±9.1</w:t>
            </w:r>
          </w:p>
          <w:p w14:paraId="0C8B12D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E5F7CB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4040E09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8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3F58FE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E9D37A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06BD8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Weak to moderate</w:t>
            </w:r>
          </w:p>
          <w:p w14:paraId="44541B5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9AAB24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aerobic endurance exercise”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5485230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29DC5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9A7A5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Weak to moderate</w:t>
            </w:r>
          </w:p>
          <w:p w14:paraId="3F7EF08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3DEDA9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muscle strengthening exercise”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774A16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05FED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B35192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5</w:t>
            </w:r>
          </w:p>
          <w:p w14:paraId="2F125C9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77A1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E69EA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0</w:t>
            </w:r>
          </w:p>
          <w:p w14:paraId="405DCEC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9D2D5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84DD4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3CDCF63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3DE17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7A320E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D5180A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AC0890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7</w:t>
            </w:r>
          </w:p>
          <w:p w14:paraId="775520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DC8F4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371110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23A6ED8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F3C99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4893C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0</w:t>
            </w:r>
          </w:p>
          <w:p w14:paraId="1FD0F61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E7EB6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4E26E2F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P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44DE7ED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26B3E44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5</w:t>
            </w:r>
          </w:p>
        </w:tc>
      </w:tr>
      <w:tr w:rsidR="00BC4AC5" w:rsidRPr="003C66FF" w14:paraId="03BCC6B3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E549F7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4F75AFE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0EB1D4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06CFAC4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8.8±23.6/77.5±5.8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811C8B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0D4EA81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8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1D9270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009C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07599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2A9C69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4D83B3F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509CAD2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25AB8C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413A1AD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6D23714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0E4BBA28" w14:textId="77777777" w:rsidTr="00BC4AC5">
        <w:tc>
          <w:tcPr>
            <w:tcW w:w="1260" w:type="dxa"/>
            <w:vMerge w:val="restart"/>
            <w:vAlign w:val="center"/>
          </w:tcPr>
          <w:p w14:paraId="7C1F6C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Dobrosielski et al. 2012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79 Dobrosielski,D.A. 201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7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5C9A57F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40(59)</w:t>
            </w:r>
          </w:p>
          <w:p w14:paraId="282E3EA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70(29)</w:t>
            </w:r>
          </w:p>
          <w:p w14:paraId="112774C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70(30)</w:t>
            </w:r>
          </w:p>
        </w:tc>
        <w:tc>
          <w:tcPr>
            <w:tcW w:w="2070" w:type="dxa"/>
            <w:vAlign w:val="center"/>
          </w:tcPr>
          <w:p w14:paraId="31B7A86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6DC4FE90" w14:textId="77777777" w:rsidR="00BC4AC5" w:rsidRPr="00E16A6B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26.9±1.6/71.1±1.1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3966D785" w14:textId="77777777" w:rsidR="00BC4AC5" w:rsidRPr="00E16A6B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</w:p>
        </w:tc>
        <w:tc>
          <w:tcPr>
            <w:tcW w:w="1350" w:type="dxa"/>
            <w:vAlign w:val="center"/>
          </w:tcPr>
          <w:p w14:paraId="3966D0E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3867E6C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6</w:t>
            </w:r>
          </w:p>
        </w:tc>
        <w:tc>
          <w:tcPr>
            <w:tcW w:w="2070" w:type="dxa"/>
            <w:vAlign w:val="center"/>
          </w:tcPr>
          <w:p w14:paraId="050C81F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BE279E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A6B94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9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1C25DBD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37091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Treadmill, stationary bike, or stair stepper</w:t>
            </w:r>
          </w:p>
        </w:tc>
        <w:tc>
          <w:tcPr>
            <w:tcW w:w="1950" w:type="dxa"/>
            <w:vAlign w:val="center"/>
          </w:tcPr>
          <w:p w14:paraId="4089567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FC659E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7741B3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% 1RM</w:t>
            </w:r>
          </w:p>
          <w:p w14:paraId="2C4498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 sets, 7 exercises, 10-15 reps</w:t>
            </w:r>
          </w:p>
          <w:p w14:paraId="5EAA5E7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</w:tc>
        <w:tc>
          <w:tcPr>
            <w:tcW w:w="720" w:type="dxa"/>
            <w:vMerge w:val="restart"/>
            <w:vAlign w:val="center"/>
          </w:tcPr>
          <w:p w14:paraId="48F6A37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E9FAD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3484E6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07F40E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E5921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A23819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1F2FAD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30E26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0D5F3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9</w:t>
            </w:r>
          </w:p>
          <w:p w14:paraId="3ADBD90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21D5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700103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F124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B24DAB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5FE8AD5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4E1E1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BE6645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6</w:t>
            </w:r>
          </w:p>
          <w:p w14:paraId="30A4A97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06DD4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A62CCF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3B5E357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834E08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0F9688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P</w:t>
            </w:r>
          </w:p>
        </w:tc>
        <w:tc>
          <w:tcPr>
            <w:tcW w:w="1170" w:type="dxa"/>
            <w:vMerge w:val="restart"/>
            <w:vAlign w:val="center"/>
          </w:tcPr>
          <w:p w14:paraId="1D0E513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494F9D2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7</w:t>
            </w:r>
          </w:p>
        </w:tc>
      </w:tr>
      <w:tr w:rsidR="00BC4AC5" w:rsidRPr="003C66FF" w14:paraId="6496E6FE" w14:textId="77777777" w:rsidTr="00BC4AC5">
        <w:tc>
          <w:tcPr>
            <w:tcW w:w="1260" w:type="dxa"/>
            <w:vMerge/>
            <w:vAlign w:val="center"/>
          </w:tcPr>
          <w:p w14:paraId="0A3148B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1FBFEA4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208A7B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7BB2DC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6.7±1.6/72.4±1.1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</w:tc>
        <w:tc>
          <w:tcPr>
            <w:tcW w:w="1350" w:type="dxa"/>
            <w:vAlign w:val="center"/>
          </w:tcPr>
          <w:p w14:paraId="17BEA2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vAlign w:val="center"/>
          </w:tcPr>
          <w:p w14:paraId="076FDA1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6</w:t>
            </w:r>
          </w:p>
        </w:tc>
        <w:tc>
          <w:tcPr>
            <w:tcW w:w="4020" w:type="dxa"/>
            <w:gridSpan w:val="2"/>
            <w:vAlign w:val="center"/>
          </w:tcPr>
          <w:p w14:paraId="690F55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C5FC1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08F675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 xml:space="preserve">Monthly visits, BP monitoring, </w:t>
            </w:r>
          </w:p>
          <w:p w14:paraId="287CBA5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Education information on dietary guidelines, Education information on exercise guidelines,</w:t>
            </w:r>
          </w:p>
          <w:p w14:paraId="540582D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Subjects were asked to not change diet or exercise</w:t>
            </w:r>
          </w:p>
          <w:p w14:paraId="7279F0E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4B1CF7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15BAB2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24C0A5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0DA62FC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3B847C0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53117D2" w14:textId="77777777" w:rsidTr="00BC4AC5"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0C287E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89A567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F2E8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D5BE9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AFE97F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183C5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CFA13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6852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37E02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B9F3D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115CD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24BA9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171C0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9C1FD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7DC89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985AB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1D2BA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221288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D1D4C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801AD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Dos Santos et al. 2014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537 DosSantos,E.S. 2014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8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435C7C79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4E1FF67D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3B3FECA8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1E66BB4E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62C63BE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4FFB6A02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7B1E9D79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08C277C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7BD3BC0D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04E2302B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745E9565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B96313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60(60)</w:t>
            </w:r>
          </w:p>
          <w:p w14:paraId="7BEBBA3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ERT=20(20)</w:t>
            </w:r>
          </w:p>
          <w:p w14:paraId="1D53ADB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RT=20(20)</w:t>
            </w:r>
          </w:p>
          <w:p w14:paraId="2E3C285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 20(20</w:t>
            </w:r>
            <w:r>
              <w:rPr>
                <w:rFonts w:ascii="Arial" w:hAnsi="Arial"/>
                <w:sz w:val="16"/>
              </w:rPr>
              <w:t>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4E34EF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5851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A2D808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A8D2E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DB088B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878C9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CE7DBA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E232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B8C92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90A60F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35F4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6E1D7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113EA9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1B6E1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ERT</w:t>
            </w:r>
          </w:p>
          <w:p w14:paraId="1B5B03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62.7±7.8/90.2±4.3</w:t>
            </w:r>
          </w:p>
          <w:p w14:paraId="0DA435F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RT</w:t>
            </w:r>
          </w:p>
          <w:p w14:paraId="6FB6A3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67.6±4.3/91.3±3.6</w:t>
            </w:r>
          </w:p>
          <w:p w14:paraId="4CACAD1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77827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77E77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BB9E0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A955D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5006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D2003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0348E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4844B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E80C9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DC0A1A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2065A7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C83B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93FC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47C6D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TN, 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8A375C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1EA272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EEC4D5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A60FF5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62F9D0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BA887F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B73CCF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48B043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42D555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A3006F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F88A83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8AB434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D4155E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E889D7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6A0C9F8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15140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20B6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300EC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89196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79F503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D52DB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E488AE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0547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5A2A6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BDA65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47C5E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24C5DD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ERT and CRT</w:t>
            </w:r>
          </w:p>
          <w:p w14:paraId="36B8FCB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1C4AD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 65-7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2137AB9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FBDDDC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Treadmill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61F1D7A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EC3E0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134F4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6D5495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6C1DD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C1D5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43B21A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B87D0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5F321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3121B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8A4115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939439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4E2D8A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RT</w:t>
            </w:r>
          </w:p>
          <w:p w14:paraId="6D9EBF4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E1E13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-90% 10RM</w:t>
            </w:r>
          </w:p>
          <w:p w14:paraId="62DD87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 sets of 10 reps</w:t>
            </w:r>
          </w:p>
          <w:p w14:paraId="67941C2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traditional concentric training with free weights and machines</w:t>
            </w:r>
          </w:p>
          <w:p w14:paraId="3808D0B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53CFB4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-ERT</w:t>
            </w:r>
          </w:p>
          <w:p w14:paraId="4F811FC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7ADADC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100-110% 10RM</w:t>
            </w:r>
          </w:p>
          <w:p w14:paraId="4CEF740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5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942B26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Eccentric training with free weights and machines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2EC37B1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56722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6731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E18B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B1B59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8F767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C14D3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BAF19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D429A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4F54D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76C6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A9E2C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C6DFB0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ERT</w:t>
            </w:r>
          </w:p>
          <w:p w14:paraId="32443CC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3.8</w:t>
            </w:r>
          </w:p>
          <w:p w14:paraId="7EDD1E3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3DE435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ERT vs Con</w:t>
            </w:r>
          </w:p>
          <w:p w14:paraId="00C9014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9.4</w:t>
            </w:r>
          </w:p>
          <w:p w14:paraId="3A4195A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1179B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RT</w:t>
            </w:r>
          </w:p>
          <w:p w14:paraId="01B1EBB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6.7</w:t>
            </w:r>
          </w:p>
          <w:p w14:paraId="21AD1D9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954A8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RT vs Con</w:t>
            </w:r>
          </w:p>
          <w:p w14:paraId="0FCCEB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7.0</w:t>
            </w:r>
          </w:p>
          <w:p w14:paraId="4383619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2242A29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63A7A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24CCF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9D7612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B76E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20F4E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5FEF0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61A05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51A1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AC4D5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1FD52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41FF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DF8AC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ERT</w:t>
            </w:r>
          </w:p>
          <w:p w14:paraId="681136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-11.9*</w:t>
            </w:r>
          </w:p>
          <w:p w14:paraId="77578AF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7B689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ERT vs Con</w:t>
            </w:r>
          </w:p>
          <w:p w14:paraId="3D6960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3.7</w:t>
            </w:r>
          </w:p>
          <w:p w14:paraId="0EA6CB2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FCCCF7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RT</w:t>
            </w:r>
          </w:p>
          <w:p w14:paraId="5F40E85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-12.1*</w:t>
            </w:r>
          </w:p>
          <w:p w14:paraId="581D599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90210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RT vs Con</w:t>
            </w:r>
          </w:p>
          <w:p w14:paraId="5F393BA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3.9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31B19CE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DC34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BCBD89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4175B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4EE62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DFF7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22FBB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1F78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5A772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9A29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416E8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3992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DC0811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24E3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B3BCCF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338AB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45D0D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D080B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9E7043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Acute and Chronic CV Response</w:t>
            </w: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6E995EA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CD076F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46FF2C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5C0FC4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79C118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959560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34689F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42865E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CDA5B8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FF7547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E70391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24A00D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C10074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DF35B2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BFD8BE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8ED5D3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51CB15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8CCF5B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9FBE29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F2FDA8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shd w:val="clear" w:color="auto" w:fill="D9D9D9" w:themeFill="background1" w:themeFillShade="D9"/>
            <w:vAlign w:val="center"/>
          </w:tcPr>
          <w:p w14:paraId="09DE23B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A0CD45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93AAB3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AC6BA1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4DCDF4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86EEDE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2A89BF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9743AA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AFB166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D9718F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8A5109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F79994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6F9929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F791F8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4BBE0E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6B0BE3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57EF15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1FD85E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605B21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38E4D1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9</w:t>
            </w:r>
          </w:p>
        </w:tc>
      </w:tr>
      <w:tr w:rsidR="00BC4AC5" w:rsidRPr="003C66FF" w14:paraId="5FC8CC5B" w14:textId="77777777" w:rsidTr="00BC4AC5"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676B954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254B85C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D584F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FF0C4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60.7±9.1/89.9±4.8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2B9664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TN, 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4D965C4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1C600F5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C39C29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3EEA0A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3A0769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DF3106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9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0C9B93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5D3D68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9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1ADA384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40AD2AC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shd w:val="clear" w:color="auto" w:fill="D9D9D9" w:themeFill="background1" w:themeFillShade="D9"/>
            <w:vAlign w:val="center"/>
          </w:tcPr>
          <w:p w14:paraId="4E4FA06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02A134F1" w14:textId="77777777" w:rsidTr="00BC4AC5">
        <w:tc>
          <w:tcPr>
            <w:tcW w:w="1260" w:type="dxa"/>
            <w:vMerge w:val="restart"/>
            <w:vAlign w:val="center"/>
          </w:tcPr>
          <w:p w14:paraId="3554A97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Dunstan et al. 1998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80 Dunstan,D.W. 1998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9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0BF5C4A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1(8)</w:t>
            </w:r>
          </w:p>
          <w:p w14:paraId="6E85D14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1(3)</w:t>
            </w:r>
          </w:p>
          <w:p w14:paraId="1EBB24E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0(5)</w:t>
            </w:r>
          </w:p>
        </w:tc>
        <w:tc>
          <w:tcPr>
            <w:tcW w:w="2070" w:type="dxa"/>
            <w:vAlign w:val="center"/>
          </w:tcPr>
          <w:p w14:paraId="0C83991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2F950C21" w14:textId="77777777" w:rsidR="00BC4AC5" w:rsidRPr="00E16A6B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26.0±3.0/73.0±2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03FF22BC" w14:textId="77777777" w:rsidR="00BC4AC5" w:rsidRPr="00E16A6B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</w:p>
        </w:tc>
        <w:tc>
          <w:tcPr>
            <w:tcW w:w="1350" w:type="dxa"/>
            <w:vAlign w:val="center"/>
          </w:tcPr>
          <w:p w14:paraId="6DE44A7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6A0A35C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8</w:t>
            </w:r>
          </w:p>
        </w:tc>
        <w:tc>
          <w:tcPr>
            <w:tcW w:w="2070" w:type="dxa"/>
            <w:vAlign w:val="center"/>
          </w:tcPr>
          <w:p w14:paraId="24BD550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E73C9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B08288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3.0 MET</w:t>
            </w:r>
          </w:p>
          <w:p w14:paraId="530771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seconds aerobic bout, followed by resistance training for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F9FC66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ing as part of circuit training</w:t>
            </w:r>
          </w:p>
        </w:tc>
        <w:tc>
          <w:tcPr>
            <w:tcW w:w="1950" w:type="dxa"/>
            <w:vAlign w:val="center"/>
          </w:tcPr>
          <w:p w14:paraId="0F8AE9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F29170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664E54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-55% 1RM</w:t>
            </w:r>
          </w:p>
          <w:p w14:paraId="27BD5D3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0-15 reps in 30 seconds followed by aerobic bout for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6ADE1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 as part of circuit training</w:t>
            </w:r>
          </w:p>
        </w:tc>
        <w:tc>
          <w:tcPr>
            <w:tcW w:w="720" w:type="dxa"/>
            <w:vMerge w:val="restart"/>
            <w:vAlign w:val="center"/>
          </w:tcPr>
          <w:p w14:paraId="77A5095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632D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4CA40D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7E274CB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4B771B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C92FE0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3.1</w:t>
            </w:r>
          </w:p>
          <w:p w14:paraId="3E275BD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FBC5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3C89A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2</w:t>
            </w:r>
          </w:p>
          <w:p w14:paraId="41CCC53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67B6ACC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60FAB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02240FF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85327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CED36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1358687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1AC653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DB49DF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</w:tc>
        <w:tc>
          <w:tcPr>
            <w:tcW w:w="1080" w:type="dxa"/>
            <w:vMerge w:val="restart"/>
            <w:vAlign w:val="center"/>
          </w:tcPr>
          <w:p w14:paraId="651DE20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Glycemic Control</w:t>
            </w:r>
          </w:p>
        </w:tc>
        <w:tc>
          <w:tcPr>
            <w:tcW w:w="1170" w:type="dxa"/>
            <w:vMerge w:val="restart"/>
            <w:vAlign w:val="center"/>
          </w:tcPr>
          <w:p w14:paraId="46750EB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13C1889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5</w:t>
            </w:r>
          </w:p>
        </w:tc>
      </w:tr>
      <w:tr w:rsidR="00BC4AC5" w:rsidRPr="003C66FF" w14:paraId="12DA8416" w14:textId="77777777" w:rsidTr="00BC4AC5">
        <w:tc>
          <w:tcPr>
            <w:tcW w:w="1260" w:type="dxa"/>
            <w:vMerge/>
            <w:vAlign w:val="center"/>
          </w:tcPr>
          <w:p w14:paraId="7D78A4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1841BC3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2CDD49F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406A67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0.0±4.0/72.0±2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</w:tc>
        <w:tc>
          <w:tcPr>
            <w:tcW w:w="1350" w:type="dxa"/>
            <w:vAlign w:val="center"/>
          </w:tcPr>
          <w:p w14:paraId="4D10DE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vAlign w:val="center"/>
          </w:tcPr>
          <w:p w14:paraId="1B24A3E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</w:t>
            </w:r>
          </w:p>
        </w:tc>
        <w:tc>
          <w:tcPr>
            <w:tcW w:w="4020" w:type="dxa"/>
            <w:gridSpan w:val="2"/>
            <w:vAlign w:val="center"/>
          </w:tcPr>
          <w:p w14:paraId="67B060F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8560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BCFA2B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P and glucose monitoring, instructed to not change diet, meetings fortnightly</w:t>
            </w:r>
          </w:p>
          <w:p w14:paraId="27A102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66FCA7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05C3579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3204E9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016E128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76C8DD3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58E66337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409F29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Ehsani et al. 200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83 Ehsani,A.A. 200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0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CAB95D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6 (NR)</w:t>
            </w:r>
          </w:p>
          <w:p w14:paraId="0D9F576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2(NR)</w:t>
            </w:r>
          </w:p>
          <w:p w14:paraId="34E8FA9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4(NR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68E223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4669C2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5.3±21.0/76.8±11.0</w:t>
            </w:r>
          </w:p>
          <w:p w14:paraId="62489D5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6C7EA8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, Frailt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0E7DA03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36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478A0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2BA8FE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A2F81A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.61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B8EFE9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-7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77C92B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9.4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B9FBF6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HIIT, walking, cycle, rowing</w:t>
            </w:r>
          </w:p>
          <w:p w14:paraId="3A7FF42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59C5FB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B5978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.61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2618A1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-7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02FB458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9.4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CA66C0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muscle strengthening”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78C61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F856B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2</w:t>
            </w:r>
          </w:p>
          <w:p w14:paraId="3C7BEA5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D92D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EB055B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1</w:t>
            </w:r>
          </w:p>
          <w:p w14:paraId="0DD4FA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E8A149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244204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1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A97D5B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DEF43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6F07B8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3B21F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592B7A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189C60F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241327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A3991F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5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6DA173F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ardiac Output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65E9BBC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52D5388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7</w:t>
            </w:r>
          </w:p>
        </w:tc>
      </w:tr>
      <w:tr w:rsidR="00BC4AC5" w:rsidRPr="003C66FF" w14:paraId="2753388B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19791C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5645886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48F81D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50759A9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7.4±20.0/78.7±12</w:t>
            </w:r>
            <w:r>
              <w:rPr>
                <w:rFonts w:ascii="Arial" w:hAnsi="Arial"/>
                <w:sz w:val="16"/>
              </w:rPr>
              <w:t>.</w:t>
            </w:r>
            <w:r w:rsidRPr="003C66FF">
              <w:rPr>
                <w:rFonts w:ascii="Arial" w:hAnsi="Arial"/>
                <w:sz w:val="16"/>
              </w:rPr>
              <w:t>0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AB9034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VD, Frailt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36C0766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6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108AB6D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49622A3" w14:textId="77777777" w:rsidR="00BC4AC5" w:rsidRPr="00AF0E61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</w:t>
            </w:r>
            <w:r w:rsidRPr="003C66FF">
              <w:rPr>
                <w:rFonts w:ascii="Arial" w:hAnsi="Arial"/>
                <w:sz w:val="16"/>
              </w:rPr>
              <w:t xml:space="preserve">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>
              <w:rPr>
                <w:rFonts w:ascii="Arial" w:hAnsi="Arial"/>
                <w:sz w:val="16"/>
              </w:rPr>
              <w:t xml:space="preserve"> home exercise program of stretching, yoga, relaxation, 1</w:t>
            </w:r>
            <w:r w:rsidRPr="003C66FF">
              <w:rPr>
                <w:rFonts w:ascii="Arial" w:hAnsi="Arial"/>
                <w:sz w:val="16"/>
              </w:rPr>
              <w:t xml:space="preserve">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>
              <w:rPr>
                <w:rFonts w:ascii="Arial" w:hAnsi="Arial"/>
                <w:sz w:val="16"/>
              </w:rPr>
              <w:t xml:space="preserve"> sessions were supervised</w:t>
            </w:r>
          </w:p>
          <w:p w14:paraId="7EBBA5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7FD09F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18CFC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18AFBD8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290675E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77E5008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3D3FC5F5" w14:textId="77777777" w:rsidTr="00BC4AC5">
        <w:tc>
          <w:tcPr>
            <w:tcW w:w="1260" w:type="dxa"/>
            <w:vMerge w:val="restart"/>
            <w:vAlign w:val="center"/>
          </w:tcPr>
          <w:p w14:paraId="3EACEC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aulkner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84 Faulkner,J. 201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1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0AF64FA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60(31)</w:t>
            </w:r>
          </w:p>
          <w:p w14:paraId="265AE63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0(16)</w:t>
            </w:r>
          </w:p>
          <w:p w14:paraId="083F252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30(15)</w:t>
            </w:r>
          </w:p>
        </w:tc>
        <w:tc>
          <w:tcPr>
            <w:tcW w:w="2070" w:type="dxa"/>
            <w:vAlign w:val="center"/>
          </w:tcPr>
          <w:p w14:paraId="797FFF3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3E6F8CF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0.0±14.3/81.9±8.1</w:t>
            </w:r>
          </w:p>
          <w:p w14:paraId="5880D1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60E685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</w:t>
            </w:r>
            <w:r>
              <w:rPr>
                <w:rFonts w:ascii="Arial" w:hAnsi="Arial"/>
                <w:sz w:val="16"/>
              </w:rPr>
              <w:t xml:space="preserve"> (87)</w:t>
            </w:r>
          </w:p>
        </w:tc>
        <w:tc>
          <w:tcPr>
            <w:tcW w:w="750" w:type="dxa"/>
            <w:vAlign w:val="center"/>
          </w:tcPr>
          <w:p w14:paraId="068BBA7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8</w:t>
            </w:r>
          </w:p>
        </w:tc>
        <w:tc>
          <w:tcPr>
            <w:tcW w:w="2070" w:type="dxa"/>
            <w:vAlign w:val="center"/>
          </w:tcPr>
          <w:p w14:paraId="397D20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04839FD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DE5580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-85%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226E07F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233596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</w:t>
            </w:r>
          </w:p>
          <w:p w14:paraId="36F9AEB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23B17F4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B6C68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F23964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F90760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15 Borg RPE scale</w:t>
            </w:r>
          </w:p>
          <w:p w14:paraId="240D26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resistance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794EB7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T: “resistance exercises”</w:t>
            </w:r>
          </w:p>
          <w:p w14:paraId="171A324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6306FBB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1DF4AC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2</w:t>
            </w:r>
          </w:p>
          <w:p w14:paraId="4E7EE3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F9609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DFC6F7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1</w:t>
            </w:r>
          </w:p>
          <w:p w14:paraId="784D92A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301049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on</w:t>
            </w:r>
          </w:p>
          <w:p w14:paraId="691AC7F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1</w:t>
            </w:r>
          </w:p>
        </w:tc>
        <w:tc>
          <w:tcPr>
            <w:tcW w:w="720" w:type="dxa"/>
            <w:vMerge w:val="restart"/>
            <w:vAlign w:val="center"/>
          </w:tcPr>
          <w:p w14:paraId="4376FD4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46DFEB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-</w:t>
            </w:r>
            <w:r>
              <w:rPr>
                <w:rFonts w:ascii="Arial" w:hAnsi="Arial"/>
                <w:sz w:val="16"/>
              </w:rPr>
              <w:t>4.6</w:t>
            </w:r>
          </w:p>
          <w:p w14:paraId="175C811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D186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B12947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5</w:t>
            </w:r>
          </w:p>
          <w:p w14:paraId="22D6B7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4C950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on</w:t>
            </w:r>
          </w:p>
          <w:p w14:paraId="6EFD401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2</w:t>
            </w:r>
          </w:p>
        </w:tc>
        <w:tc>
          <w:tcPr>
            <w:tcW w:w="1080" w:type="dxa"/>
            <w:vMerge w:val="restart"/>
            <w:vAlign w:val="center"/>
          </w:tcPr>
          <w:p w14:paraId="048FE44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Vascular risk</w:t>
            </w:r>
          </w:p>
        </w:tc>
        <w:tc>
          <w:tcPr>
            <w:tcW w:w="1170" w:type="dxa"/>
            <w:vMerge w:val="restart"/>
            <w:vAlign w:val="center"/>
          </w:tcPr>
          <w:p w14:paraId="1F356DC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5FC254E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73</w:t>
            </w:r>
          </w:p>
        </w:tc>
      </w:tr>
      <w:tr w:rsidR="00BC4AC5" w:rsidRPr="003C66FF" w14:paraId="5B83FC4B" w14:textId="77777777" w:rsidTr="00BC4AC5">
        <w:tc>
          <w:tcPr>
            <w:tcW w:w="1260" w:type="dxa"/>
            <w:vMerge/>
            <w:vAlign w:val="center"/>
          </w:tcPr>
          <w:p w14:paraId="529A300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003074B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5DF9C4C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51FFDB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7.9±12.0/80.4±8.0</w:t>
            </w:r>
          </w:p>
          <w:p w14:paraId="5F86E72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555F36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VD (60)</w:t>
            </w:r>
          </w:p>
        </w:tc>
        <w:tc>
          <w:tcPr>
            <w:tcW w:w="750" w:type="dxa"/>
            <w:vAlign w:val="center"/>
          </w:tcPr>
          <w:p w14:paraId="40B91E8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</w:t>
            </w:r>
          </w:p>
        </w:tc>
        <w:tc>
          <w:tcPr>
            <w:tcW w:w="4020" w:type="dxa"/>
            <w:gridSpan w:val="2"/>
            <w:vAlign w:val="center"/>
          </w:tcPr>
          <w:p w14:paraId="18D56D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ED77BE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Disease management, educational pamphlets</w:t>
            </w:r>
          </w:p>
        </w:tc>
        <w:tc>
          <w:tcPr>
            <w:tcW w:w="720" w:type="dxa"/>
            <w:vMerge/>
            <w:vAlign w:val="center"/>
          </w:tcPr>
          <w:p w14:paraId="3BB93F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4CB4083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31AD39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5D8E0F1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2DE594A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6F5E13D7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7172A33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ED146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334AA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8E3B7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98AFC6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01B5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090CE0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3BAE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igueroa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66 Figueroa,A. 201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2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02A1DF1C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16F8E5A7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58EFF26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39DF509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4(24)</w:t>
            </w:r>
          </w:p>
          <w:p w14:paraId="4723670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2(12)</w:t>
            </w:r>
          </w:p>
          <w:p w14:paraId="34345DE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2(12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802F8A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0AE0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D55B46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F5AC5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E0EA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7181F4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4.0±2.9/74.0±2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2191E69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5488B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B1784C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4E2C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FE98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F2DED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FF190E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1518E0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0C218F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14418E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C7BAAE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F5887F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26422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680C1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7B68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D5330AE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B7F765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%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63ED21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B34E41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</w:t>
            </w:r>
          </w:p>
          <w:p w14:paraId="571E632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43CE962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76223F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0B7C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2C7258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F81657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47E077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%1RM</w:t>
            </w:r>
          </w:p>
          <w:p w14:paraId="71F002A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resistance,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FA32F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  <w:p w14:paraId="52695D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2F3722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4667A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0260E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74C80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CF6B84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0085A4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0.7</w:t>
            </w:r>
          </w:p>
          <w:p w14:paraId="0B7C31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684084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23EE45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0.7</w:t>
            </w:r>
          </w:p>
          <w:p w14:paraId="41CA8ED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2D6683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667A5A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14A8B3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3CBF3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3E08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D9050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0A267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16F85E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0.7</w:t>
            </w:r>
          </w:p>
          <w:p w14:paraId="0E6FC7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3808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DB553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8.1</w:t>
            </w:r>
          </w:p>
          <w:p w14:paraId="00419E5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064CC5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6002A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9</w:t>
            </w:r>
          </w:p>
          <w:p w14:paraId="2F5E0ED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466BD41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1B4B14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02B83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F62806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E5E37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53139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240B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Arterial stiffness, </w:t>
            </w:r>
            <w:r>
              <w:rPr>
                <w:rFonts w:ascii="Arial" w:hAnsi="Arial"/>
                <w:sz w:val="16"/>
              </w:rPr>
              <w:t>BP</w:t>
            </w:r>
            <w:r w:rsidRPr="003C66FF">
              <w:rPr>
                <w:rFonts w:ascii="Arial" w:hAnsi="Arial"/>
                <w:sz w:val="16"/>
              </w:rPr>
              <w:t>, muscle strength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25EA958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376735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234C08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CC9E92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9028AA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18D404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2E8561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63C5A5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5462CA9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D020C6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2A251D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82B56B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1AB672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7A03EF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99D869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B41336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9</w:t>
            </w:r>
          </w:p>
        </w:tc>
      </w:tr>
      <w:tr w:rsidR="00BC4AC5" w:rsidRPr="003C66FF" w14:paraId="39E808A5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72C11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4094E413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AFE73C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7EACB969" w14:textId="77777777" w:rsidR="00BC4AC5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20.0±4.0/74.0±1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4351F7B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A990A0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C21E97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5C061B9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15CA9B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AE7F77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00CB72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02DABB0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1C465C1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5248476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544B677" w14:textId="77777777" w:rsidTr="00BC4AC5">
        <w:tc>
          <w:tcPr>
            <w:tcW w:w="1260" w:type="dxa"/>
            <w:vMerge w:val="restart"/>
            <w:vAlign w:val="center"/>
          </w:tcPr>
          <w:p w14:paraId="15A06DB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Gram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81 Gram,B. 201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4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469D11A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67(NR)</w:t>
            </w:r>
          </w:p>
          <w:p w14:paraId="12BAA17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2(NR)</w:t>
            </w:r>
          </w:p>
          <w:p w14:paraId="1CD1006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35(NR)</w:t>
            </w:r>
          </w:p>
        </w:tc>
        <w:tc>
          <w:tcPr>
            <w:tcW w:w="2070" w:type="dxa"/>
            <w:vAlign w:val="center"/>
          </w:tcPr>
          <w:p w14:paraId="1908AB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7CAC4AB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5.0±14.0/86.0±10.0</w:t>
            </w:r>
          </w:p>
          <w:p w14:paraId="78BC81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72CA0F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4CBB7B2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F70A5C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Align w:val="center"/>
          </w:tcPr>
          <w:p w14:paraId="2F9524A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ACE914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F764AC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%VO</w:t>
            </w:r>
            <w:r w:rsidRPr="003C66FF">
              <w:rPr>
                <w:rFonts w:ascii="Arial" w:hAnsi="Arial"/>
                <w:sz w:val="16"/>
                <w:vertAlign w:val="subscript"/>
              </w:rPr>
              <w:t>2max</w:t>
            </w:r>
          </w:p>
          <w:p w14:paraId="481F9C1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FB327F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ow, cycle ergometer</w:t>
            </w:r>
          </w:p>
          <w:p w14:paraId="17112F3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094DD80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6660F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A288F9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A6D768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%1RM</w:t>
            </w:r>
          </w:p>
          <w:p w14:paraId="1467CF4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12 exercises</w:t>
            </w:r>
          </w:p>
          <w:p w14:paraId="6D8711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free weights</w:t>
            </w:r>
          </w:p>
          <w:p w14:paraId="71A83BD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5E0D34E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BB41F0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3</w:t>
            </w:r>
          </w:p>
          <w:p w14:paraId="0816E22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0EDC14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C1C06C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0A3DA9D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AA9359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87A645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7</w:t>
            </w:r>
          </w:p>
        </w:tc>
        <w:tc>
          <w:tcPr>
            <w:tcW w:w="720" w:type="dxa"/>
            <w:vMerge w:val="restart"/>
            <w:vAlign w:val="center"/>
          </w:tcPr>
          <w:p w14:paraId="1A68EA6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5F42D4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8</w:t>
            </w:r>
          </w:p>
          <w:p w14:paraId="4379024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5985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9516D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53F31E2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0D783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6D1F42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3</w:t>
            </w:r>
          </w:p>
        </w:tc>
        <w:tc>
          <w:tcPr>
            <w:tcW w:w="1080" w:type="dxa"/>
            <w:vMerge w:val="restart"/>
            <w:vAlign w:val="center"/>
          </w:tcPr>
          <w:p w14:paraId="4F8F68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Aerobic capacity, muscle strength</w:t>
            </w:r>
          </w:p>
        </w:tc>
        <w:tc>
          <w:tcPr>
            <w:tcW w:w="1170" w:type="dxa"/>
            <w:vMerge w:val="restart"/>
            <w:vAlign w:val="center"/>
          </w:tcPr>
          <w:p w14:paraId="4BA2769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32AD814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4</w:t>
            </w:r>
          </w:p>
        </w:tc>
      </w:tr>
      <w:tr w:rsidR="00BC4AC5" w:rsidRPr="003C66FF" w14:paraId="41DC0503" w14:textId="77777777" w:rsidTr="00BC4AC5">
        <w:tc>
          <w:tcPr>
            <w:tcW w:w="1260" w:type="dxa"/>
            <w:vMerge/>
            <w:vAlign w:val="center"/>
          </w:tcPr>
          <w:p w14:paraId="7818C5E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696C09A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70BA24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301CF93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2.0±17.0/85.0±11.0</w:t>
            </w:r>
          </w:p>
        </w:tc>
        <w:tc>
          <w:tcPr>
            <w:tcW w:w="1350" w:type="dxa"/>
            <w:vAlign w:val="center"/>
          </w:tcPr>
          <w:p w14:paraId="629208E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176C4FC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vAlign w:val="center"/>
          </w:tcPr>
          <w:p w14:paraId="313E22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7C5DB7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 education</w:t>
            </w:r>
          </w:p>
          <w:p w14:paraId="3C81EF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5FC258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DC968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72BC214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365605B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1D257A9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ED74280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0B912F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Guimaraes et al. 2010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655 Guimaraes,G.V. 2010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5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471A580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3(30)</w:t>
            </w:r>
          </w:p>
          <w:p w14:paraId="58AF5EB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T=16(12)</w:t>
            </w:r>
          </w:p>
          <w:p w14:paraId="5AD103A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NT=16(9)</w:t>
            </w:r>
          </w:p>
          <w:p w14:paraId="1F85AC2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1(9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66294A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T</w:t>
            </w:r>
          </w:p>
          <w:p w14:paraId="5908BDF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6.0±10.0/89.0±9.0</w:t>
            </w:r>
          </w:p>
          <w:p w14:paraId="3F6B75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NT</w:t>
            </w:r>
          </w:p>
          <w:p w14:paraId="187A58A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4.0±11.0/90.0±8.0</w:t>
            </w:r>
          </w:p>
          <w:p w14:paraId="28A6A47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C00B8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2B5106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744149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T</w:t>
            </w:r>
          </w:p>
          <w:p w14:paraId="69D5D8E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BEE70F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% HRR</w:t>
            </w:r>
          </w:p>
          <w:p w14:paraId="157111F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aerobic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DCB27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treadmill”</w:t>
            </w:r>
          </w:p>
          <w:p w14:paraId="65AB634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B0DA5B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NT</w:t>
            </w:r>
          </w:p>
          <w:p w14:paraId="559C2DE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39A0C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-80% HRR</w:t>
            </w:r>
          </w:p>
          <w:p w14:paraId="27F18C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aerobic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89B3F4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treadmill”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76D7C2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E4A2F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T</w:t>
            </w:r>
          </w:p>
          <w:p w14:paraId="0F16D176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96E67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submaximal</w:t>
            </w:r>
          </w:p>
          <w:p w14:paraId="1B7BAB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aerobic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26AC42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resistance exercise”</w:t>
            </w:r>
          </w:p>
          <w:p w14:paraId="04F458E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D02462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NT</w:t>
            </w:r>
          </w:p>
          <w:p w14:paraId="4B49B8D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644907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submaximal</w:t>
            </w:r>
          </w:p>
          <w:p w14:paraId="6F6795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aerobic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3CC046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resistance exercise”</w:t>
            </w:r>
          </w:p>
          <w:p w14:paraId="74D2CB4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55CE0C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CC77D9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T</w:t>
            </w:r>
          </w:p>
          <w:p w14:paraId="6C29E26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DE0178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2</w:t>
            </w:r>
          </w:p>
          <w:p w14:paraId="38F3B59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894A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T vs Con</w:t>
            </w:r>
          </w:p>
          <w:p w14:paraId="45FBEDA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4</w:t>
            </w:r>
          </w:p>
          <w:p w14:paraId="6CD857A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2A7D93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NT</w:t>
            </w:r>
          </w:p>
          <w:p w14:paraId="3C45FA4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39EB4E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0</w:t>
            </w:r>
          </w:p>
          <w:p w14:paraId="5A8EF6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99684D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INT vs Con</w:t>
            </w:r>
          </w:p>
          <w:p w14:paraId="5E73670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2</w:t>
            </w:r>
          </w:p>
          <w:p w14:paraId="0C453E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78DF42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BDD701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8</w:t>
            </w:r>
          </w:p>
          <w:p w14:paraId="7922D5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864E4D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ACE50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T</w:t>
            </w:r>
          </w:p>
          <w:p w14:paraId="40DA0E5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865C5B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-3.0</w:t>
            </w:r>
          </w:p>
          <w:p w14:paraId="435E3B8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1F23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T vs Con</w:t>
            </w:r>
          </w:p>
          <w:p w14:paraId="729B339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47162A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86F0E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NT</w:t>
            </w:r>
          </w:p>
          <w:p w14:paraId="178F094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564980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6</w:t>
            </w:r>
          </w:p>
          <w:p w14:paraId="5F2922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81200A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INT vs Con</w:t>
            </w:r>
          </w:p>
          <w:p w14:paraId="75B0DA3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1</w:t>
            </w:r>
          </w:p>
          <w:p w14:paraId="1CB15D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B6A729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DBB41D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5</w:t>
            </w:r>
          </w:p>
          <w:p w14:paraId="33D9519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331BACB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P</w:t>
            </w:r>
            <w:r w:rsidRPr="003C66FF">
              <w:rPr>
                <w:rFonts w:ascii="Arial" w:hAnsi="Arial"/>
                <w:sz w:val="16"/>
              </w:rPr>
              <w:t xml:space="preserve"> and arterial stiffness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47BE2F1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662259A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70</w:t>
            </w:r>
          </w:p>
        </w:tc>
      </w:tr>
      <w:tr w:rsidR="00BC4AC5" w:rsidRPr="003C66FF" w14:paraId="2C14D4E4" w14:textId="77777777" w:rsidTr="00BC4AC5">
        <w:trPr>
          <w:trHeight w:val="810"/>
        </w:trPr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31EFD9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46F47D6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C7C8F1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4189828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4.0±13.0/89.0±11.0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361387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53C08C7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1CD8A90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ED8A9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8E717E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748BCF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3298EE2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2FF46C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4EE36AB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05830AA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0F3CD71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6E3B559" w14:textId="77777777" w:rsidTr="00BC4AC5">
        <w:tc>
          <w:tcPr>
            <w:tcW w:w="1260" w:type="dxa"/>
            <w:vMerge w:val="restart"/>
            <w:vAlign w:val="center"/>
          </w:tcPr>
          <w:p w14:paraId="3637FD8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o et al. 2012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341 Ho,S.S. 201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7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1D050D1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6 (NR)</w:t>
            </w:r>
          </w:p>
          <w:p w14:paraId="65D2F86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5(NR)</w:t>
            </w:r>
          </w:p>
          <w:p w14:paraId="699150B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1(NR)</w:t>
            </w:r>
          </w:p>
        </w:tc>
        <w:tc>
          <w:tcPr>
            <w:tcW w:w="2070" w:type="dxa"/>
            <w:vAlign w:val="center"/>
          </w:tcPr>
          <w:p w14:paraId="06D2D55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614E9E4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7.7±3.3/66.4±1.5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2019F9E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F9602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58F9C01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Align w:val="center"/>
          </w:tcPr>
          <w:p w14:paraId="004B15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B7E5C0F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5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99E80C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</w:t>
            </w:r>
          </w:p>
          <w:p w14:paraId="70BFCFB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aerobic,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98FEB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</w:t>
            </w:r>
          </w:p>
        </w:tc>
        <w:tc>
          <w:tcPr>
            <w:tcW w:w="1950" w:type="dxa"/>
            <w:vAlign w:val="center"/>
          </w:tcPr>
          <w:p w14:paraId="715244F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2C72C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03BF4DD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5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72DA18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</w:t>
            </w:r>
          </w:p>
          <w:p w14:paraId="1C9A3F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resistance,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4958A2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free weights, machines</w:t>
            </w:r>
          </w:p>
        </w:tc>
        <w:tc>
          <w:tcPr>
            <w:tcW w:w="720" w:type="dxa"/>
            <w:vMerge w:val="restart"/>
            <w:vAlign w:val="center"/>
          </w:tcPr>
          <w:p w14:paraId="57E0D6D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79E37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5</w:t>
            </w:r>
          </w:p>
          <w:p w14:paraId="3BBFCFE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897527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0447E7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0</w:t>
            </w:r>
          </w:p>
          <w:p w14:paraId="0EB595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48129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2FE9C4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-5.5</w:t>
            </w:r>
          </w:p>
        </w:tc>
        <w:tc>
          <w:tcPr>
            <w:tcW w:w="720" w:type="dxa"/>
            <w:vMerge w:val="restart"/>
            <w:vAlign w:val="center"/>
          </w:tcPr>
          <w:p w14:paraId="0CBE0CB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71FA6F7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3</w:t>
            </w:r>
          </w:p>
          <w:p w14:paraId="2F922D4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DFAD9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1129D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7</w:t>
            </w:r>
          </w:p>
          <w:p w14:paraId="022CFFF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3654DA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060B0C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-2.6</w:t>
            </w:r>
          </w:p>
        </w:tc>
        <w:tc>
          <w:tcPr>
            <w:tcW w:w="1080" w:type="dxa"/>
            <w:vMerge w:val="restart"/>
            <w:vAlign w:val="center"/>
          </w:tcPr>
          <w:p w14:paraId="08697F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BP</w:t>
            </w:r>
            <w:r w:rsidRPr="003C66FF">
              <w:rPr>
                <w:rFonts w:ascii="Arial" w:hAnsi="Arial"/>
                <w:sz w:val="16"/>
              </w:rPr>
              <w:t>, Arterial Stiffness</w:t>
            </w:r>
          </w:p>
        </w:tc>
        <w:tc>
          <w:tcPr>
            <w:tcW w:w="1170" w:type="dxa"/>
            <w:vMerge w:val="restart"/>
            <w:vAlign w:val="center"/>
          </w:tcPr>
          <w:p w14:paraId="5243C1B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0C6B994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2</w:t>
            </w:r>
          </w:p>
        </w:tc>
      </w:tr>
      <w:tr w:rsidR="00BC4AC5" w:rsidRPr="003C66FF" w14:paraId="31F383EE" w14:textId="77777777" w:rsidTr="00BC4AC5">
        <w:tc>
          <w:tcPr>
            <w:tcW w:w="1260" w:type="dxa"/>
            <w:vMerge/>
            <w:vAlign w:val="center"/>
          </w:tcPr>
          <w:p w14:paraId="38B0E3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7515CE3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60941C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D0F4CA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0.1±1.7/65.4±1.9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</w:tc>
        <w:tc>
          <w:tcPr>
            <w:tcW w:w="1350" w:type="dxa"/>
            <w:vAlign w:val="center"/>
          </w:tcPr>
          <w:p w14:paraId="3EFBAA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57C263A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vAlign w:val="center"/>
          </w:tcPr>
          <w:p w14:paraId="577609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65C716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037674C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726B98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24D15F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0F50C8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2932DB4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1F12DEA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79E5E28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61919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BE8AE4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872406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21D268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5AE51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13DFC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7D8EA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D61B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1E5C82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3C97E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A9C259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35A5C2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C8D552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ordern et al. 2008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48 Hordern,M.D. 2008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8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45077F1F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4BA4A193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05D77207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353E200E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2B6084B1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30CF3858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18B14ABC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48CBBB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32(NR)</w:t>
            </w:r>
          </w:p>
          <w:p w14:paraId="0609C51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68(NR)</w:t>
            </w:r>
          </w:p>
          <w:p w14:paraId="3FDA5E3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64(NR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75C54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11067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43195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D50082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25555B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EC7663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2A9200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D3F65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152E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B5BD0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2145E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7582932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7.1±18.1/79.8±8.5</w:t>
            </w:r>
          </w:p>
          <w:p w14:paraId="2D53B4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F33218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9AC87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0A019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EC78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E5A3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8B10C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3A462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5A2E97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E442A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0DD6C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998BCB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8DDF7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4C2267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74AFF2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32B0CB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5931C5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7B35CB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6F7F4E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17B0C6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8976DA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456C69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00E1CD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8748F7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AAF8BC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4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B927E8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E0CD9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DF0E4E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D8954F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88C8D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3129E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4CB45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B054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8B2814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17940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A97CD8D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CB58CB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12-13 Borg RPE</w:t>
            </w:r>
          </w:p>
          <w:p w14:paraId="2BE410F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</w:p>
          <w:p w14:paraId="676A937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, jog, cycle, step, row</w:t>
            </w:r>
          </w:p>
          <w:p w14:paraId="7EA8129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10DF482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E024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1D350A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C8DE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0995F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DCB48E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B878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F08B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4130D9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FD6F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BC1D5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DBF1DB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12-13 Borg RPE</w:t>
            </w:r>
          </w:p>
          <w:p w14:paraId="67E4311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</w:p>
          <w:p w14:paraId="383C85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, free weights, resistance band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04E1A99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3330C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6E46F2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8A2CD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3E670D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82FDC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E4EC52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EE982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24EE27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53873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A7800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5</w:t>
            </w:r>
          </w:p>
          <w:p w14:paraId="38CA84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C4A5B9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BA7E2E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52B8A3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05A530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42F98B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4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6102A3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4C612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63722A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3A32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F9FB39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CBA1DD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B17CD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3FCF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12BAA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B8F0C0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9CC67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3.8</w:t>
            </w:r>
          </w:p>
          <w:p w14:paraId="51B794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C972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D4438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6D26E75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88603C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84C61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3.7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4535306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8ECE1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8506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5EB9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BF7824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4CFC2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17297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1E4A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91CF05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63CD2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74DD6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C5FD78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3DBEE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lood glucose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074FB41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7BBA71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506496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D3A5CF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30D4F3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0A3CE0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723204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99B3AA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326359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BE1E32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3D4231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C52ED9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4728C1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5974D89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2A7212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0B0BE4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77F5D5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C2BAB8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25FBE8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E1DC14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68D628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90A317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719245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A94ADC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4DA477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4F35F5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7943509B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218F09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76DA0E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3C30A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3C6A19A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9.2±15.3/76.9±9.0</w:t>
            </w:r>
          </w:p>
          <w:p w14:paraId="4D678D3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8A2280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FE5E68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51CA01B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DB1A60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Disease management</w:t>
            </w:r>
          </w:p>
          <w:p w14:paraId="333BF3E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1E089AB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4B24485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49F897C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60E3D3D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1F43709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7FDDD412" w14:textId="77777777" w:rsidTr="00BC4AC5">
        <w:trPr>
          <w:trHeight w:val="1350"/>
        </w:trPr>
        <w:tc>
          <w:tcPr>
            <w:tcW w:w="1260" w:type="dxa"/>
            <w:vMerge w:val="restart"/>
            <w:vAlign w:val="center"/>
          </w:tcPr>
          <w:p w14:paraId="26783EE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su et al. 2014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572 Hsu,W.H. 2014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9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6E11C94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20(120)</w:t>
            </w:r>
          </w:p>
          <w:p w14:paraId="3B64A7A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60(60)</w:t>
            </w:r>
          </w:p>
          <w:p w14:paraId="1F8178E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60(60)</w:t>
            </w:r>
          </w:p>
        </w:tc>
        <w:tc>
          <w:tcPr>
            <w:tcW w:w="2070" w:type="dxa"/>
            <w:vAlign w:val="center"/>
          </w:tcPr>
          <w:p w14:paraId="450732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401D759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4.4±21.2/73.6±12.9</w:t>
            </w:r>
          </w:p>
          <w:p w14:paraId="4534078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7810B2C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33A88BF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Align w:val="center"/>
          </w:tcPr>
          <w:p w14:paraId="640E31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F8A693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BF2C4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8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3B68A5A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aerobic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8A80B5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jog, run, cycle</w:t>
            </w:r>
          </w:p>
        </w:tc>
        <w:tc>
          <w:tcPr>
            <w:tcW w:w="1950" w:type="dxa"/>
            <w:vAlign w:val="center"/>
          </w:tcPr>
          <w:p w14:paraId="21C8561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D9A598A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569BFA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80% 1RM</w:t>
            </w:r>
          </w:p>
          <w:p w14:paraId="04EB20B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resistance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B52262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</w:tc>
        <w:tc>
          <w:tcPr>
            <w:tcW w:w="720" w:type="dxa"/>
            <w:vMerge w:val="restart"/>
            <w:vAlign w:val="center"/>
          </w:tcPr>
          <w:p w14:paraId="298D952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7A0F3B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5</w:t>
            </w:r>
          </w:p>
          <w:p w14:paraId="34B233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35F70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F5F07E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9</w:t>
            </w:r>
          </w:p>
          <w:p w14:paraId="2BBEDA1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3C0C45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53A569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</w:tc>
        <w:tc>
          <w:tcPr>
            <w:tcW w:w="720" w:type="dxa"/>
            <w:vMerge w:val="restart"/>
            <w:vAlign w:val="center"/>
          </w:tcPr>
          <w:p w14:paraId="4A17BB4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B78CBB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0</w:t>
            </w:r>
          </w:p>
          <w:p w14:paraId="342C10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97E59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F357C1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6</w:t>
            </w:r>
          </w:p>
          <w:p w14:paraId="61E5C43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6A5274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8DFC81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6</w:t>
            </w:r>
          </w:p>
        </w:tc>
        <w:tc>
          <w:tcPr>
            <w:tcW w:w="1080" w:type="dxa"/>
            <w:vMerge w:val="restart"/>
            <w:vAlign w:val="center"/>
          </w:tcPr>
          <w:p w14:paraId="4C0B44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ody comp</w:t>
            </w:r>
          </w:p>
        </w:tc>
        <w:tc>
          <w:tcPr>
            <w:tcW w:w="1170" w:type="dxa"/>
            <w:vMerge w:val="restart"/>
            <w:vAlign w:val="center"/>
          </w:tcPr>
          <w:p w14:paraId="6740E3C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3F6E271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5</w:t>
            </w:r>
          </w:p>
        </w:tc>
      </w:tr>
      <w:tr w:rsidR="00BC4AC5" w:rsidRPr="003C66FF" w14:paraId="5CCF499C" w14:textId="77777777" w:rsidTr="00BC4AC5">
        <w:tc>
          <w:tcPr>
            <w:tcW w:w="1260" w:type="dxa"/>
            <w:vMerge/>
            <w:vAlign w:val="center"/>
          </w:tcPr>
          <w:p w14:paraId="7C1DC46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1D03913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2CE7761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46AA8BF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6.4±24.7/75.4±14.6</w:t>
            </w:r>
          </w:p>
          <w:p w14:paraId="17C8C91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0CD6637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17B1F73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vAlign w:val="center"/>
          </w:tcPr>
          <w:p w14:paraId="2164C00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128CE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vAlign w:val="center"/>
          </w:tcPr>
          <w:p w14:paraId="057B50B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66D392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5D9AEC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1B5DF78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7EECC85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993FE33" w14:textId="77777777" w:rsidTr="00BC4AC5">
        <w:trPr>
          <w:trHeight w:val="1547"/>
        </w:trPr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1747DDE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Jorge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660 Jorge,M.L. 201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0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B19E1C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8(31)</w:t>
            </w:r>
          </w:p>
          <w:p w14:paraId="6AF6915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2(8)</w:t>
            </w:r>
          </w:p>
          <w:p w14:paraId="103283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CEAED9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2(8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BAA51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2FF3BEA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2.5±15.8/86.3±9.2</w:t>
            </w:r>
          </w:p>
          <w:p w14:paraId="34E6EF1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A6EB24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23B90EE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D7C88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D7E60C0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452A9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actate threshold</w:t>
            </w:r>
          </w:p>
          <w:p w14:paraId="22508C6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60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727337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ing</w:t>
            </w:r>
          </w:p>
          <w:p w14:paraId="05EF4E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8931E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4F160C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BE71F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CB7935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99BE9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actate threshold</w:t>
            </w:r>
          </w:p>
          <w:p w14:paraId="6D47F13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60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BFD70A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7 exercise circuit targeting large muscle groups</w:t>
            </w:r>
          </w:p>
          <w:p w14:paraId="44D8380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5EAFBC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2CAC05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7418D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2</w:t>
            </w:r>
          </w:p>
          <w:p w14:paraId="78DB04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396F8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778614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4.5</w:t>
            </w:r>
          </w:p>
          <w:p w14:paraId="303926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B7990F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1BA41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6</w:t>
            </w:r>
          </w:p>
          <w:p w14:paraId="016303B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E93197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44BF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47C0B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6</w:t>
            </w:r>
          </w:p>
          <w:p w14:paraId="55C597A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571D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1100C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6</w:t>
            </w:r>
          </w:p>
          <w:p w14:paraId="3FC6FAA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F8A69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BF6954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9.2</w:t>
            </w:r>
          </w:p>
          <w:p w14:paraId="0DC88FC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24032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53CC69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etabolic control, inflammatory markers, adipocytokines, muscle signaling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63F157C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3CC0C00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9</w:t>
            </w:r>
          </w:p>
        </w:tc>
      </w:tr>
      <w:tr w:rsidR="00BC4AC5" w:rsidRPr="003C66FF" w14:paraId="7B872041" w14:textId="77777777" w:rsidTr="00BC4AC5">
        <w:trPr>
          <w:trHeight w:val="405"/>
        </w:trPr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4D8BB7B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41351A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431392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F6A8F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5.8±16.2/85.0±6.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603442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565A7CB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686F253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F3735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89BB71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Light stretching exercises designed not to elicit exercise benefits</w:t>
            </w:r>
          </w:p>
          <w:p w14:paraId="48CB4D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3A5B0D8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52220D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7F62D54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0D9C986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4B9057D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3A62BC8" w14:textId="77777777" w:rsidTr="00BC4AC5">
        <w:tc>
          <w:tcPr>
            <w:tcW w:w="1260" w:type="dxa"/>
            <w:vMerge w:val="restart"/>
            <w:vAlign w:val="center"/>
          </w:tcPr>
          <w:p w14:paraId="09ED6A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Kadoglou et al. 2007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661 Kadoglou,N.P. 2007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1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741D96A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60(35)</w:t>
            </w:r>
          </w:p>
          <w:p w14:paraId="2E2AB44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0(17)</w:t>
            </w:r>
          </w:p>
          <w:p w14:paraId="3752050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30(18)</w:t>
            </w:r>
          </w:p>
        </w:tc>
        <w:tc>
          <w:tcPr>
            <w:tcW w:w="2070" w:type="dxa"/>
            <w:vAlign w:val="center"/>
          </w:tcPr>
          <w:p w14:paraId="609852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4E9890F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7.7±15.7/83.3±8.9</w:t>
            </w:r>
          </w:p>
          <w:p w14:paraId="4DFDDED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F59F3A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58E4636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2070" w:type="dxa"/>
            <w:vAlign w:val="center"/>
          </w:tcPr>
          <w:p w14:paraId="4CC6EA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61910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A8AAE8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-75% VO</w:t>
            </w:r>
            <w:r w:rsidRPr="003C66FF">
              <w:rPr>
                <w:rFonts w:ascii="Arial" w:hAnsi="Arial"/>
                <w:sz w:val="16"/>
                <w:vertAlign w:val="subscript"/>
              </w:rPr>
              <w:t>2peak</w:t>
            </w:r>
          </w:p>
          <w:p w14:paraId="055539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17F0A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, jogging, cycle</w:t>
            </w:r>
          </w:p>
        </w:tc>
        <w:tc>
          <w:tcPr>
            <w:tcW w:w="1950" w:type="dxa"/>
            <w:vAlign w:val="center"/>
          </w:tcPr>
          <w:p w14:paraId="71B72F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BAECD5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C0728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NR</w:t>
            </w:r>
          </w:p>
          <w:p w14:paraId="59A366D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CAE6DF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alisthenics</w:t>
            </w:r>
          </w:p>
        </w:tc>
        <w:tc>
          <w:tcPr>
            <w:tcW w:w="720" w:type="dxa"/>
            <w:vMerge w:val="restart"/>
            <w:vAlign w:val="center"/>
          </w:tcPr>
          <w:p w14:paraId="7ABDD80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016487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2.9</w:t>
            </w:r>
          </w:p>
          <w:p w14:paraId="51E6935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AF142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8A3C6D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4</w:t>
            </w:r>
          </w:p>
          <w:p w14:paraId="3E1047A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999CD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D22053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0.9</w:t>
            </w:r>
          </w:p>
        </w:tc>
        <w:tc>
          <w:tcPr>
            <w:tcW w:w="720" w:type="dxa"/>
            <w:vMerge w:val="restart"/>
            <w:vAlign w:val="center"/>
          </w:tcPr>
          <w:p w14:paraId="2D301D6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E3BD6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0E5BD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9</w:t>
            </w:r>
          </w:p>
          <w:p w14:paraId="28A3FA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D549A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277F8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0.1</w:t>
            </w:r>
          </w:p>
          <w:p w14:paraId="5F7760C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1C9B5F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256E3F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2</w:t>
            </w:r>
          </w:p>
          <w:p w14:paraId="4A73E0F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5A89F54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nflammation</w:t>
            </w:r>
          </w:p>
        </w:tc>
        <w:tc>
          <w:tcPr>
            <w:tcW w:w="1170" w:type="dxa"/>
            <w:vMerge w:val="restart"/>
            <w:vAlign w:val="center"/>
          </w:tcPr>
          <w:p w14:paraId="7992F88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1654860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1</w:t>
            </w:r>
          </w:p>
        </w:tc>
      </w:tr>
      <w:tr w:rsidR="00BC4AC5" w:rsidRPr="003C66FF" w14:paraId="3680D219" w14:textId="77777777" w:rsidTr="00BC4AC5">
        <w:tc>
          <w:tcPr>
            <w:tcW w:w="1260" w:type="dxa"/>
            <w:vMerge/>
            <w:vAlign w:val="center"/>
          </w:tcPr>
          <w:p w14:paraId="58EA79D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364FF87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34FB567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930719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4.2±17.0/81.0±8.2</w:t>
            </w:r>
          </w:p>
        </w:tc>
        <w:tc>
          <w:tcPr>
            <w:tcW w:w="1350" w:type="dxa"/>
            <w:vAlign w:val="center"/>
          </w:tcPr>
          <w:p w14:paraId="428272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vAlign w:val="center"/>
          </w:tcPr>
          <w:p w14:paraId="21694E3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4020" w:type="dxa"/>
            <w:gridSpan w:val="2"/>
            <w:vAlign w:val="center"/>
          </w:tcPr>
          <w:p w14:paraId="5FE99E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07DA84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FADF0D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vAlign w:val="center"/>
          </w:tcPr>
          <w:p w14:paraId="1EFDD0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0A32FC9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6111B9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001676F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78DFA31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E84E36B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0708CC7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Kawano et al. 2006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63 Kawano,H. 2006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2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7797F033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9(0)</w:t>
            </w:r>
          </w:p>
          <w:p w14:paraId="1AE6DCF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1())</w:t>
            </w:r>
          </w:p>
          <w:p w14:paraId="25B80D7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6(0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0E9028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26135B7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115.0±2.0/68.0±2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4FA813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DF3D1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0DAD926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6D6637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9B1C0B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33AFE1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793217C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1C66D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ing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04565E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7F3B4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C111E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7CEF8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80% 1RM</w:t>
            </w:r>
          </w:p>
          <w:p w14:paraId="4A137E3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8DF194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free weights, machine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51DAA2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4B94ED7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+1.4</w:t>
            </w:r>
          </w:p>
          <w:p w14:paraId="2B6689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B5F8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AFF8A4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78699AA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5E6A4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F202A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2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016710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37FB1E3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-8.3</w:t>
            </w:r>
          </w:p>
          <w:p w14:paraId="37C3FE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FF984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C81C0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4</w:t>
            </w:r>
          </w:p>
          <w:p w14:paraId="68C2A6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E84BD3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55BC52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5.9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7CA7C27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Carotid Arterial Compliance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4ADBF96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73FC3B8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5</w:t>
            </w:r>
          </w:p>
        </w:tc>
      </w:tr>
      <w:tr w:rsidR="00BC4AC5" w:rsidRPr="003C66FF" w14:paraId="2BA55DED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B1542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99315A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AB2A5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27D2C15" w14:textId="77777777" w:rsidR="00BC4AC5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18.0±2.0/68.0±2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6710EDA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F7B14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7FBD7A3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23063FA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1C417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Instructed to not change normal activity level</w:t>
            </w: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1AD0CC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573AFA8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0CAA8C6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05D9001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70E566C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085AA407" w14:textId="77777777" w:rsidTr="00BC4AC5">
        <w:tc>
          <w:tcPr>
            <w:tcW w:w="1260" w:type="dxa"/>
            <w:vMerge w:val="restart"/>
            <w:vAlign w:val="center"/>
          </w:tcPr>
          <w:p w14:paraId="021121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63AE0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BC0B3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AAF664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F3DFB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D9C6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9DE2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03094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B8767F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AC6F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Kawasaki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61 Kawasaki,T. 201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3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562E583D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4AFBED4F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3DCBBEAD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4C5EB78E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8B4B214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77208DE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57(35)</w:t>
            </w:r>
          </w:p>
          <w:p w14:paraId="36F061D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5(24)</w:t>
            </w:r>
          </w:p>
          <w:p w14:paraId="3EE6FC7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2(11)</w:t>
            </w:r>
          </w:p>
        </w:tc>
        <w:tc>
          <w:tcPr>
            <w:tcW w:w="2070" w:type="dxa"/>
            <w:vAlign w:val="center"/>
          </w:tcPr>
          <w:p w14:paraId="3E70C0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852D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E356B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7A8A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2E0E5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BE9C39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201BF2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780F8E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6.6±3.2/81.0±1.6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07D66D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48429C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E797C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B7F8E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DD3E4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F95E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A751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FA5B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5D9412A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49CD83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01F119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2F1B6E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E0188F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BF1350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F8CA66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2070" w:type="dxa"/>
            <w:vAlign w:val="center"/>
          </w:tcPr>
          <w:p w14:paraId="11D7F11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47EF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BB98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CADE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B961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D686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CED6A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B2A5CC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% VO</w:t>
            </w:r>
            <w:r w:rsidRPr="003C66FF">
              <w:rPr>
                <w:rFonts w:ascii="Arial" w:hAnsi="Arial"/>
                <w:sz w:val="16"/>
                <w:vertAlign w:val="subscript"/>
              </w:rPr>
              <w:t>2peak</w:t>
            </w:r>
          </w:p>
          <w:p w14:paraId="733648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8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</w:t>
            </w:r>
          </w:p>
          <w:p w14:paraId="04784F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, swimming</w:t>
            </w:r>
          </w:p>
        </w:tc>
        <w:tc>
          <w:tcPr>
            <w:tcW w:w="1950" w:type="dxa"/>
            <w:vAlign w:val="center"/>
          </w:tcPr>
          <w:p w14:paraId="168553B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3EA85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1AF0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F85290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28315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9CF7A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7A6A0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E70D76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% VO</w:t>
            </w:r>
            <w:r w:rsidRPr="003C66FF">
              <w:rPr>
                <w:rFonts w:ascii="Arial" w:hAnsi="Arial"/>
                <w:sz w:val="16"/>
                <w:vertAlign w:val="subscript"/>
              </w:rPr>
              <w:t>2peak</w:t>
            </w:r>
          </w:p>
          <w:p w14:paraId="4A03C6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resistance</w:t>
            </w:r>
          </w:p>
          <w:p w14:paraId="0DDB9A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land-based muscle strengthening”</w:t>
            </w:r>
          </w:p>
        </w:tc>
        <w:tc>
          <w:tcPr>
            <w:tcW w:w="720" w:type="dxa"/>
            <w:vMerge w:val="restart"/>
            <w:vAlign w:val="center"/>
          </w:tcPr>
          <w:p w14:paraId="3CBCED0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6DEBF5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5F98F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7B26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F88700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3D9B1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672F11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29884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0</w:t>
            </w:r>
          </w:p>
          <w:p w14:paraId="601C5D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35275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13448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9</w:t>
            </w:r>
          </w:p>
          <w:p w14:paraId="4DD87E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7C41B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AF1E1E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</w:tc>
        <w:tc>
          <w:tcPr>
            <w:tcW w:w="720" w:type="dxa"/>
            <w:vMerge w:val="restart"/>
            <w:vAlign w:val="center"/>
          </w:tcPr>
          <w:p w14:paraId="7C73F4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87B65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6AC8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9AA66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ED7CA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BD2F8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92CE4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5FFC2C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6</w:t>
            </w:r>
          </w:p>
          <w:p w14:paraId="5FE0D9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0542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4D1D5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0</w:t>
            </w:r>
          </w:p>
          <w:p w14:paraId="31048FB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0927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54FA83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6BF627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5D4786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0016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A6DD3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4D0D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1707A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8D62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A093B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F394D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4E4C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P</w:t>
            </w:r>
            <w:r w:rsidRPr="003C66FF">
              <w:rPr>
                <w:rFonts w:ascii="Arial" w:hAnsi="Arial"/>
                <w:sz w:val="16"/>
              </w:rPr>
              <w:t>, Lipids, Glucose, and Balance</w:t>
            </w:r>
          </w:p>
        </w:tc>
        <w:tc>
          <w:tcPr>
            <w:tcW w:w="1170" w:type="dxa"/>
            <w:vMerge w:val="restart"/>
            <w:vAlign w:val="center"/>
          </w:tcPr>
          <w:p w14:paraId="6AE56D8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EA8979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4CC158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463CE1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3E70D1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1EE346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A5D0F5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F23223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1E5C56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6D28CD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16728D3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3A15BA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0456D6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284006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D1081C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D4E992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B55AD4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0E472C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713FFC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5494EA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8</w:t>
            </w:r>
          </w:p>
        </w:tc>
      </w:tr>
      <w:tr w:rsidR="00BC4AC5" w:rsidRPr="003C66FF" w14:paraId="60C73C83" w14:textId="77777777" w:rsidTr="00BC4AC5">
        <w:tc>
          <w:tcPr>
            <w:tcW w:w="1260" w:type="dxa"/>
            <w:vMerge/>
            <w:vAlign w:val="center"/>
          </w:tcPr>
          <w:p w14:paraId="185347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4DF3AAB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17E85F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48AD6672" w14:textId="77777777" w:rsidR="00BC4AC5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33.9±2.3/77.8±1.5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3F3FF14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3178C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0988336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4020" w:type="dxa"/>
            <w:gridSpan w:val="2"/>
            <w:vAlign w:val="center"/>
          </w:tcPr>
          <w:p w14:paraId="4928D5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E909CB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vAlign w:val="center"/>
          </w:tcPr>
          <w:p w14:paraId="4CD9552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48A47AE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690AEF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638142A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70E6C95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746199F4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6695E0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Kolbe-Alexander et al. 2006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91 Kolbe-Alexander,T.L. 2006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4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234A319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81 (NR)</w:t>
            </w:r>
          </w:p>
          <w:p w14:paraId="705CC33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=32 (NR)</w:t>
            </w:r>
          </w:p>
          <w:p w14:paraId="31BA2DFC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=27(NR)</w:t>
            </w:r>
          </w:p>
          <w:p w14:paraId="4E82F31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=22 (NR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0B48B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7951E4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8.0±13.0/90.0±10.0</w:t>
            </w:r>
          </w:p>
          <w:p w14:paraId="55B49A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0C9C464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3.1±14.0/92.0±10.0</w:t>
            </w:r>
          </w:p>
          <w:p w14:paraId="624142C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CAB81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A8537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 xml:space="preserve">CE1: </w:t>
            </w:r>
            <w:r w:rsidRPr="003C66FF">
              <w:rPr>
                <w:rFonts w:ascii="Arial" w:hAnsi="Arial"/>
                <w:sz w:val="16"/>
              </w:rPr>
              <w:t>T2DM, Arthritis</w:t>
            </w:r>
            <w:r>
              <w:rPr>
                <w:rFonts w:ascii="Arial" w:hAnsi="Arial"/>
                <w:sz w:val="16"/>
              </w:rPr>
              <w:t xml:space="preserve"> (43)</w:t>
            </w:r>
          </w:p>
          <w:p w14:paraId="43BEC1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: T2DM, Arthritis (33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0815461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0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32F06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E0C9EB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3531154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7099C2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ow</w:t>
            </w:r>
          </w:p>
          <w:p w14:paraId="06B97FA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-5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564106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arching, hand clapping, clicking</w:t>
            </w:r>
          </w:p>
          <w:p w14:paraId="3AD6F3C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351D18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54E044D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ABED9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ow</w:t>
            </w:r>
          </w:p>
          <w:p w14:paraId="469DAB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-5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9CBEA4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arching, hand clapping, clicking</w:t>
            </w:r>
          </w:p>
          <w:p w14:paraId="0EE7E2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70D951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C1BE16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34A2F44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A8202A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ow</w:t>
            </w:r>
          </w:p>
          <w:p w14:paraId="18ADEAF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-5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2 sets of 10-15 reps</w:t>
            </w:r>
          </w:p>
          <w:p w14:paraId="631ABA3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ter bottles filled with sand acted as weights</w:t>
            </w:r>
          </w:p>
          <w:p w14:paraId="1367100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3DE7E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39AA1F9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E8BF15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ow</w:t>
            </w:r>
          </w:p>
          <w:p w14:paraId="69B6D4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-5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2 sets of 10-15 reps</w:t>
            </w:r>
          </w:p>
          <w:p w14:paraId="25FC4AB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ter bottles filled with sand acted as weights</w:t>
            </w:r>
          </w:p>
          <w:p w14:paraId="5ACA60A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20EA1C1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4568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11CC28D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0</w:t>
            </w:r>
          </w:p>
          <w:p w14:paraId="6047314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639FF4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1A023CA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3</w:t>
            </w:r>
          </w:p>
          <w:p w14:paraId="62DCA20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54214C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132415C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3</w:t>
            </w:r>
          </w:p>
          <w:p w14:paraId="6A6319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C6D6A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4526C20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5</w:t>
            </w:r>
          </w:p>
          <w:p w14:paraId="7AEF5BD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BA32F4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E58BD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2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3D58D5B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0C9AD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429CE2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0</w:t>
            </w:r>
          </w:p>
          <w:p w14:paraId="179CC6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87C3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175813E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28FF79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BF555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3DCEEF1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9</w:t>
            </w:r>
          </w:p>
          <w:p w14:paraId="46B7DA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3B50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7C7A64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0</w:t>
            </w:r>
          </w:p>
          <w:p w14:paraId="7E63E1A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8D5BD8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AD4E4D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9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745C158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Quality of Life Measures 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0BB2947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5CF66A8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9</w:t>
            </w:r>
          </w:p>
        </w:tc>
      </w:tr>
      <w:tr w:rsidR="00BC4AC5" w:rsidRPr="003C66FF" w14:paraId="302CC663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5F5C087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68BDD3E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57776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62FE53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7.0±13.0/91.0±10.0</w:t>
            </w:r>
          </w:p>
          <w:p w14:paraId="51CBA39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C50020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, Arthritis (81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746A40B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0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2B40E6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3D49D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3EABBA7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5D1CC4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33A6F8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2794A3F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0C623F8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7AD9036" w14:textId="77777777" w:rsidTr="00BC4AC5">
        <w:tc>
          <w:tcPr>
            <w:tcW w:w="1260" w:type="dxa"/>
            <w:vMerge w:val="restart"/>
            <w:vAlign w:val="center"/>
          </w:tcPr>
          <w:p w14:paraId="40C3865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Kouidi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85 Kouidi,E. 201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5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280601F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3(6)</w:t>
            </w:r>
          </w:p>
          <w:p w14:paraId="098711D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1(3)</w:t>
            </w:r>
          </w:p>
          <w:p w14:paraId="1DC4312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2(3)</w:t>
            </w:r>
          </w:p>
        </w:tc>
        <w:tc>
          <w:tcPr>
            <w:tcW w:w="2070" w:type="dxa"/>
            <w:vAlign w:val="center"/>
          </w:tcPr>
          <w:p w14:paraId="0A9EB3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0554870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9.5±7.2/78.5±6.0</w:t>
            </w:r>
          </w:p>
          <w:p w14:paraId="16CBE10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2684446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Renal Transplant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3B3FDC4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2070" w:type="dxa"/>
            <w:vAlign w:val="center"/>
          </w:tcPr>
          <w:p w14:paraId="1BF1B1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231BB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8EF5F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23BC9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-75% VO</w:t>
            </w:r>
            <w:r w:rsidRPr="003C66FF">
              <w:rPr>
                <w:rFonts w:ascii="Arial" w:hAnsi="Arial"/>
                <w:sz w:val="16"/>
                <w:vertAlign w:val="subscript"/>
              </w:rPr>
              <w:t>2peak</w:t>
            </w:r>
          </w:p>
          <w:p w14:paraId="0AA8D8F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A984FF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ing, jogging, step aerobics, calisthenics, dancing</w:t>
            </w:r>
          </w:p>
        </w:tc>
        <w:tc>
          <w:tcPr>
            <w:tcW w:w="1950" w:type="dxa"/>
            <w:vAlign w:val="center"/>
          </w:tcPr>
          <w:p w14:paraId="103FFD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1E980B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5FB78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-80% 1RM</w:t>
            </w:r>
          </w:p>
          <w:p w14:paraId="4B40D03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0-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1-3 sets of 1-12 reps</w:t>
            </w:r>
          </w:p>
          <w:p w14:paraId="1080E24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stations</w:t>
            </w:r>
          </w:p>
        </w:tc>
        <w:tc>
          <w:tcPr>
            <w:tcW w:w="720" w:type="dxa"/>
            <w:vMerge w:val="restart"/>
            <w:vAlign w:val="center"/>
          </w:tcPr>
          <w:p w14:paraId="3B7510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4F6FD7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6266F0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3302F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A0565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6</w:t>
            </w:r>
          </w:p>
          <w:p w14:paraId="5C11843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0A9FA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D9BA9C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5.3</w:t>
            </w:r>
          </w:p>
        </w:tc>
        <w:tc>
          <w:tcPr>
            <w:tcW w:w="720" w:type="dxa"/>
            <w:vMerge w:val="restart"/>
            <w:vAlign w:val="center"/>
          </w:tcPr>
          <w:p w14:paraId="37CDF9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3D7A6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33254E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934C4D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86FC0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5</w:t>
            </w:r>
          </w:p>
          <w:p w14:paraId="3238AC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34E729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38FB0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6.0</w:t>
            </w:r>
          </w:p>
        </w:tc>
        <w:tc>
          <w:tcPr>
            <w:tcW w:w="1080" w:type="dxa"/>
            <w:vMerge w:val="restart"/>
            <w:vAlign w:val="center"/>
          </w:tcPr>
          <w:p w14:paraId="2A6773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Autonomic function</w:t>
            </w:r>
          </w:p>
        </w:tc>
        <w:tc>
          <w:tcPr>
            <w:tcW w:w="1170" w:type="dxa"/>
            <w:vMerge w:val="restart"/>
            <w:vAlign w:val="center"/>
          </w:tcPr>
          <w:p w14:paraId="5DB6F5A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4EFBA9C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3EF85326" w14:textId="77777777" w:rsidTr="00BC4AC5">
        <w:tc>
          <w:tcPr>
            <w:tcW w:w="1260" w:type="dxa"/>
            <w:vMerge/>
            <w:vAlign w:val="center"/>
          </w:tcPr>
          <w:p w14:paraId="48823BB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4738A12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628A792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7556CB4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8.8±7.4/77.4±4.6</w:t>
            </w:r>
          </w:p>
        </w:tc>
        <w:tc>
          <w:tcPr>
            <w:tcW w:w="1350" w:type="dxa"/>
            <w:vAlign w:val="center"/>
          </w:tcPr>
          <w:p w14:paraId="1DC10AC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Renal Transplant (100)</w:t>
            </w:r>
          </w:p>
          <w:p w14:paraId="11C85AA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50" w:type="dxa"/>
            <w:vAlign w:val="center"/>
          </w:tcPr>
          <w:p w14:paraId="4E4B708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4020" w:type="dxa"/>
            <w:gridSpan w:val="2"/>
            <w:vAlign w:val="center"/>
          </w:tcPr>
          <w:p w14:paraId="3F2877B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E8528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vAlign w:val="center"/>
          </w:tcPr>
          <w:p w14:paraId="2581F0F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0504F32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29F1732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2EDB009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22B2C33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3B2A6A3C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79AB2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Kraemer et al. 200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294 Kraemer,W.J. 200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6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4C9F55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5(15)</w:t>
            </w:r>
          </w:p>
          <w:p w14:paraId="32D6753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9(9)</w:t>
            </w:r>
          </w:p>
          <w:p w14:paraId="685B413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6(6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FE2392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74B709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122.8±7.8/80.9±7.1</w:t>
            </w:r>
          </w:p>
          <w:p w14:paraId="2CF70AA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C6119D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542A01A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6A8E8A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95431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E048E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80-9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7FD02E7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0927ED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Step aerobics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3F17E2C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263D7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B5B398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80-9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  <w:r w:rsidRPr="003C66FF">
              <w:rPr>
                <w:rFonts w:ascii="Arial" w:hAnsi="Arial"/>
                <w:sz w:val="16"/>
              </w:rPr>
              <w:t>, 1RM</w:t>
            </w:r>
          </w:p>
          <w:p w14:paraId="15B9D5C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.5 sets of 10 reps</w:t>
            </w:r>
          </w:p>
          <w:p w14:paraId="154A9A1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free weight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6A07498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9D08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0758260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2</w:t>
            </w:r>
          </w:p>
          <w:p w14:paraId="5BB7560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6CE8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2410C37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8</w:t>
            </w:r>
          </w:p>
          <w:p w14:paraId="3227E23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F1ED3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C96E0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6</w:t>
            </w:r>
          </w:p>
          <w:p w14:paraId="6330435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D94C94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FF9C29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0BAAFDF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8.5</w:t>
            </w:r>
          </w:p>
          <w:p w14:paraId="39DE92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A9F611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F5BEC3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0</w:t>
            </w:r>
          </w:p>
          <w:p w14:paraId="448203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AD79E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CDCA0C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5</w:t>
            </w:r>
          </w:p>
          <w:p w14:paraId="4710F0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6FE6274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Women’s health profile to resistance training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6B7E8A8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7095BAC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7</w:t>
            </w:r>
          </w:p>
        </w:tc>
      </w:tr>
      <w:tr w:rsidR="00BC4AC5" w:rsidRPr="003C66FF" w14:paraId="24A25FF5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653A5DD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B2E8CA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3D66E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462DF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0.3±12.8/79.0±5.5</w:t>
            </w:r>
          </w:p>
          <w:p w14:paraId="00172E7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45D47A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599341D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0150B62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067D10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79CAC67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732DCA0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3EABF5D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6601F7D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748EC82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3D1BBCE3" w14:textId="77777777" w:rsidTr="00BC4AC5">
        <w:tc>
          <w:tcPr>
            <w:tcW w:w="1260" w:type="dxa"/>
            <w:vMerge w:val="restart"/>
            <w:vAlign w:val="center"/>
          </w:tcPr>
          <w:p w14:paraId="04480C5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B0EA41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BB93C6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4F0A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54492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F86D1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21C48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22053B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D380BB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A2553F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136D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4FF2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0A5CE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399BD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C08370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Laterza et al. 2007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88 Laterza,M.C. 2007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7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7233418F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3366F220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0F63941D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7A35D1E2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7DC1B186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0AC46D93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2CAC58AD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AD2A822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2E88FE8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2(10)</w:t>
            </w:r>
          </w:p>
          <w:p w14:paraId="5899B40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TN=11(NR)</w:t>
            </w:r>
          </w:p>
          <w:p w14:paraId="1B9D07E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BP=12(0)</w:t>
            </w:r>
          </w:p>
        </w:tc>
        <w:tc>
          <w:tcPr>
            <w:tcW w:w="2070" w:type="dxa"/>
            <w:vAlign w:val="center"/>
          </w:tcPr>
          <w:p w14:paraId="7243FC3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2F634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01907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0FD2A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10940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0C929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60527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4988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1903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TN</w:t>
            </w:r>
          </w:p>
          <w:p w14:paraId="2BB6FB3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5.0±2.0/94.0±84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25D098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BP</w:t>
            </w:r>
          </w:p>
          <w:p w14:paraId="4E826A7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7.0±2.0/78.0±1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7C3BB62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9C76B8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274FBF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CF368C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088F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07664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0A340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7BEF2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9189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267E0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Untreated HTN (47.8%)</w:t>
            </w:r>
          </w:p>
          <w:p w14:paraId="2621C7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50" w:type="dxa"/>
            <w:vAlign w:val="center"/>
          </w:tcPr>
          <w:p w14:paraId="78F7DD5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7F4653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5DB075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EB5FFE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726421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1C14C2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F938D6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AA446F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B4435F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2070" w:type="dxa"/>
            <w:vAlign w:val="center"/>
          </w:tcPr>
          <w:p w14:paraId="32D65D2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4C186A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F577F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C11CE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D7E46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767B4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6345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7023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 (HTN and NBP)</w:t>
            </w:r>
          </w:p>
          <w:p w14:paraId="34098B4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D30796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anaerobic threshold</w:t>
            </w:r>
          </w:p>
          <w:p w14:paraId="77AF66F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aerobic</w:t>
            </w:r>
          </w:p>
          <w:p w14:paraId="1F0E3B9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</w:t>
            </w:r>
          </w:p>
        </w:tc>
        <w:tc>
          <w:tcPr>
            <w:tcW w:w="1950" w:type="dxa"/>
            <w:vAlign w:val="center"/>
          </w:tcPr>
          <w:p w14:paraId="001107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85FEF9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377E7E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A083A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C5631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76D9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81BD5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D48956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 (HTN and NBP)</w:t>
            </w:r>
          </w:p>
          <w:p w14:paraId="14988D7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B783AF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NR</w:t>
            </w:r>
          </w:p>
          <w:p w14:paraId="0E79FD2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8F2881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alisthenics</w:t>
            </w:r>
          </w:p>
        </w:tc>
        <w:tc>
          <w:tcPr>
            <w:tcW w:w="720" w:type="dxa"/>
            <w:vMerge w:val="restart"/>
            <w:vAlign w:val="center"/>
          </w:tcPr>
          <w:p w14:paraId="0B5B54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BA79A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D9D3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A4509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B57A3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1F62E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2141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CCD793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TN</w:t>
            </w:r>
          </w:p>
          <w:p w14:paraId="41AF28B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7BAAFA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0.1</w:t>
            </w:r>
          </w:p>
          <w:p w14:paraId="4FF08C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A4DE2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BP</w:t>
            </w:r>
          </w:p>
          <w:p w14:paraId="78F944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DD0E6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4</w:t>
            </w:r>
          </w:p>
          <w:p w14:paraId="221862D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9595F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1A640B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6.0</w:t>
            </w:r>
          </w:p>
          <w:p w14:paraId="520D00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7D6109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A4662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0</w:t>
            </w:r>
          </w:p>
          <w:p w14:paraId="094310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EA953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E6C7D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0</w:t>
            </w:r>
          </w:p>
          <w:p w14:paraId="230872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16164A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0349F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DC5FF4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DE122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6ACB6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D098C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26A72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8C216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</w:t>
            </w:r>
            <w:r w:rsidRPr="003C66FF">
              <w:rPr>
                <w:rFonts w:ascii="Arial" w:hAnsi="Arial"/>
                <w:sz w:val="16"/>
              </w:rPr>
              <w:t>TN</w:t>
            </w:r>
          </w:p>
          <w:p w14:paraId="18F4A6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CAD2A7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3.9*</w:t>
            </w:r>
          </w:p>
          <w:p w14:paraId="1A435C4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38784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BP</w:t>
            </w:r>
          </w:p>
          <w:p w14:paraId="026BC74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BC926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0.0</w:t>
            </w:r>
          </w:p>
          <w:p w14:paraId="6EE5DDD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37C1F9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BD52E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9.0</w:t>
            </w:r>
          </w:p>
          <w:p w14:paraId="4C55E55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64C5BA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A63F03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0</w:t>
            </w:r>
          </w:p>
          <w:p w14:paraId="3703B8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CA527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0CA165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0</w:t>
            </w:r>
          </w:p>
          <w:p w14:paraId="63C6E3A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6018BA1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A8C9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93A604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F8C154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C181E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457F88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DE765C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1388FB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1EDFBB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DEFA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247162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28E3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7AD8F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86068E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areoreflex sensitivity</w:t>
            </w:r>
          </w:p>
        </w:tc>
        <w:tc>
          <w:tcPr>
            <w:tcW w:w="1170" w:type="dxa"/>
            <w:vMerge w:val="restart"/>
            <w:vAlign w:val="center"/>
          </w:tcPr>
          <w:p w14:paraId="05A5223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B1F3A1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804DD4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DA99A8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E98F2B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CA37A7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69E255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C0B229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23BE11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E36F31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D189AF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3FEA96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BB50DC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BDDC0B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4537F6C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F028A7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F86686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25FC5E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F3724D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18C959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9525FC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831EE9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E9A5E1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318BB6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6DA1B7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85D3F5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C529CA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851970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9</w:t>
            </w:r>
          </w:p>
        </w:tc>
      </w:tr>
      <w:tr w:rsidR="00BC4AC5" w:rsidRPr="003C66FF" w14:paraId="4B7854A1" w14:textId="77777777" w:rsidTr="00BC4AC5">
        <w:tc>
          <w:tcPr>
            <w:tcW w:w="1260" w:type="dxa"/>
            <w:vMerge/>
            <w:vAlign w:val="center"/>
          </w:tcPr>
          <w:p w14:paraId="6C2A260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2801EB6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6CAFC66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E5C0370" w14:textId="77777777" w:rsidR="00BC4AC5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45.0±4.0/94.0±2.0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1AFCB0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6B01D1C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treated HTN (100%)</w:t>
            </w:r>
          </w:p>
        </w:tc>
        <w:tc>
          <w:tcPr>
            <w:tcW w:w="750" w:type="dxa"/>
            <w:vAlign w:val="center"/>
          </w:tcPr>
          <w:p w14:paraId="3FD8986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4020" w:type="dxa"/>
            <w:gridSpan w:val="2"/>
            <w:vAlign w:val="center"/>
          </w:tcPr>
          <w:p w14:paraId="735C7A2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DC7A50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Instructed to avoid regular exercise for study duration</w:t>
            </w:r>
          </w:p>
        </w:tc>
        <w:tc>
          <w:tcPr>
            <w:tcW w:w="720" w:type="dxa"/>
            <w:vMerge/>
            <w:vAlign w:val="center"/>
          </w:tcPr>
          <w:p w14:paraId="2F12DC7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01A113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1B7523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77DB4E4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3357D44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3A5FBB41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25389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Lubans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86 Lubans,D.R. 201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1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9C8BB2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4(44)</w:t>
            </w:r>
          </w:p>
          <w:p w14:paraId="64C18EC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2(22)</w:t>
            </w:r>
          </w:p>
          <w:p w14:paraId="708E610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2(22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12DE88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793E042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8.3±11.5/82.7±11.8</w:t>
            </w:r>
          </w:p>
          <w:p w14:paraId="5B32B4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35295E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524E6BA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8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585D01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98D19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514B2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12-16 borg rating of perceived exertion</w:t>
            </w:r>
          </w:p>
          <w:p w14:paraId="16044AC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5-7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DB68E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jogging in place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1F7B85F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D00DD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8B067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27889B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546D0B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13-16 borg rating of perceived exertion</w:t>
            </w:r>
          </w:p>
          <w:p w14:paraId="78C1197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5-7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2 sets of 10-15 reps, 1 exercises</w:t>
            </w:r>
          </w:p>
          <w:p w14:paraId="22FC1F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body weight, resistance band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3D4C00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7CCBBF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74540F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7E59B1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E7BBFC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0C785FB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FD2BC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B85368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089AC9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CAEF0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2E3F57A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F1277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273B35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6</w:t>
            </w:r>
          </w:p>
          <w:p w14:paraId="7BB3B74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8AA1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95F472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1738C53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Efficacy of RT program using behavioral model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77F264A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290B87A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4</w:t>
            </w:r>
          </w:p>
        </w:tc>
      </w:tr>
      <w:tr w:rsidR="00BC4AC5" w:rsidRPr="003C66FF" w14:paraId="3B722CE5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59F7F3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52DF0E5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236A2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50718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6.1±12.9/79.1±8.4</w:t>
            </w:r>
          </w:p>
          <w:p w14:paraId="4C3824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0E144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7D0C9A9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67937B6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FF121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 xml:space="preserve">Provided pedometer, and education session about physical activity </w:t>
            </w:r>
          </w:p>
          <w:p w14:paraId="008E411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6C633C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361CDE8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0C926A5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680752E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7C03DE4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E2C3D9D" w14:textId="77777777" w:rsidTr="00BC4AC5">
        <w:tc>
          <w:tcPr>
            <w:tcW w:w="1260" w:type="dxa"/>
            <w:vMerge w:val="restart"/>
            <w:vAlign w:val="center"/>
          </w:tcPr>
          <w:p w14:paraId="2631198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Loimaala et al. 200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87 Loimaala,A. 200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0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44ADC6DB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59B2A5D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9 (0)</w:t>
            </w:r>
          </w:p>
          <w:p w14:paraId="3590DA4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4(0)</w:t>
            </w:r>
          </w:p>
          <w:p w14:paraId="1111F5D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5(0)</w:t>
            </w:r>
          </w:p>
        </w:tc>
        <w:tc>
          <w:tcPr>
            <w:tcW w:w="2070" w:type="dxa"/>
            <w:vAlign w:val="center"/>
          </w:tcPr>
          <w:p w14:paraId="790FEC4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E73C3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2BFE42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2.0±17.0/NR</w:t>
            </w:r>
          </w:p>
          <w:p w14:paraId="545C5C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7660A7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75110A1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52</w:t>
            </w:r>
          </w:p>
        </w:tc>
        <w:tc>
          <w:tcPr>
            <w:tcW w:w="2070" w:type="dxa"/>
            <w:vAlign w:val="center"/>
          </w:tcPr>
          <w:p w14:paraId="29BD8A0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765B8E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473B8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-75% VO</w:t>
            </w:r>
            <w:r w:rsidRPr="003C66FF">
              <w:rPr>
                <w:rFonts w:ascii="Arial" w:hAnsi="Arial"/>
                <w:sz w:val="16"/>
                <w:vertAlign w:val="subscript"/>
              </w:rPr>
              <w:t>2max</w:t>
            </w:r>
          </w:p>
          <w:p w14:paraId="267D023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at least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4CB133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</w:t>
            </w:r>
          </w:p>
        </w:tc>
        <w:tc>
          <w:tcPr>
            <w:tcW w:w="1950" w:type="dxa"/>
            <w:vAlign w:val="center"/>
          </w:tcPr>
          <w:p w14:paraId="1DADA61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9C86F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962E5B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-80% MVC</w:t>
            </w:r>
          </w:p>
          <w:p w14:paraId="32138A4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at least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2AC95B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strength training”</w:t>
            </w:r>
          </w:p>
        </w:tc>
        <w:tc>
          <w:tcPr>
            <w:tcW w:w="720" w:type="dxa"/>
            <w:vMerge w:val="restart"/>
            <w:vAlign w:val="center"/>
          </w:tcPr>
          <w:p w14:paraId="21F96C9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C7E3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76F8F0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3</w:t>
            </w:r>
          </w:p>
          <w:p w14:paraId="7DCDC33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9C8365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0D92AD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6</w:t>
            </w:r>
          </w:p>
          <w:p w14:paraId="564CD9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D442FE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BEF68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-0.1</w:t>
            </w:r>
          </w:p>
          <w:p w14:paraId="4A7C27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181704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NR</w:t>
            </w:r>
          </w:p>
        </w:tc>
        <w:tc>
          <w:tcPr>
            <w:tcW w:w="1080" w:type="dxa"/>
            <w:vMerge w:val="restart"/>
            <w:vAlign w:val="center"/>
          </w:tcPr>
          <w:p w14:paraId="4605489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aroreflex Sensitivity</w:t>
            </w:r>
          </w:p>
        </w:tc>
        <w:tc>
          <w:tcPr>
            <w:tcW w:w="1170" w:type="dxa"/>
            <w:vMerge w:val="restart"/>
            <w:vAlign w:val="center"/>
          </w:tcPr>
          <w:p w14:paraId="53BDA47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2D5B2F2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5</w:t>
            </w:r>
          </w:p>
        </w:tc>
      </w:tr>
      <w:tr w:rsidR="00BC4AC5" w:rsidRPr="003C66FF" w14:paraId="1B5FBA79" w14:textId="77777777" w:rsidTr="00BC4AC5">
        <w:tc>
          <w:tcPr>
            <w:tcW w:w="1260" w:type="dxa"/>
            <w:vMerge/>
            <w:vAlign w:val="center"/>
          </w:tcPr>
          <w:p w14:paraId="2244791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37E6450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17F286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4E14BF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5.0±14.0/NR</w:t>
            </w:r>
          </w:p>
          <w:p w14:paraId="0D058B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28D58E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vAlign w:val="center"/>
          </w:tcPr>
          <w:p w14:paraId="23C25C8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4020" w:type="dxa"/>
            <w:gridSpan w:val="2"/>
            <w:vAlign w:val="center"/>
          </w:tcPr>
          <w:p w14:paraId="72644E0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D11679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vAlign w:val="center"/>
          </w:tcPr>
          <w:p w14:paraId="6FBFBC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29B4763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0B27A3B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0ABFD8B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7CE9409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FA8A661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428170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Loimaala et al. 2009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54 Loimaala,A. 2009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8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7ACE4EF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7B8007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8 (0)</w:t>
            </w:r>
          </w:p>
          <w:p w14:paraId="48F6D1F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FE29AF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4</w:t>
            </w:r>
            <w:r>
              <w:rPr>
                <w:rFonts w:ascii="Arial" w:hAnsi="Arial"/>
                <w:sz w:val="16"/>
              </w:rPr>
              <w:t>(0)</w:t>
            </w:r>
          </w:p>
          <w:p w14:paraId="735F0D0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084B57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4</w:t>
            </w:r>
            <w:r>
              <w:rPr>
                <w:rFonts w:ascii="Arial" w:hAnsi="Arial"/>
                <w:sz w:val="16"/>
              </w:rPr>
              <w:t>(0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E3184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B4CA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6ED55CC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4.0±17.0/NR</w:t>
            </w:r>
          </w:p>
          <w:p w14:paraId="0A547E8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686EB3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0FA859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4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5E36E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1125E39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8B555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-75% VO</w:t>
            </w:r>
            <w:r w:rsidRPr="003C66FF">
              <w:rPr>
                <w:rFonts w:ascii="Arial" w:hAnsi="Arial"/>
                <w:sz w:val="16"/>
                <w:vertAlign w:val="subscript"/>
              </w:rPr>
              <w:t>2max</w:t>
            </w:r>
          </w:p>
          <w:p w14:paraId="1FA389D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FEBB57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jogging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709CED6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F4C15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4EB73D7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7C7DA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-80% MVC</w:t>
            </w:r>
          </w:p>
          <w:p w14:paraId="5905ABA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3 sets of 18-10 reps</w:t>
            </w:r>
          </w:p>
          <w:p w14:paraId="4996C1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uscle strengthening for large muscle group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37803B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D7268C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92B70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528D1A3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32C91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959DB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6749EDF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3B333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C2788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439C910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687590A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R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013AB3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yocardial diastolic tissue velocity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43F7B54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10F199D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5</w:t>
            </w:r>
          </w:p>
        </w:tc>
      </w:tr>
      <w:tr w:rsidR="00BC4AC5" w:rsidRPr="003C66FF" w14:paraId="5F85451B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24038AB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6ED602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B8E91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3772E9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6.0±15/NR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E682F1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0DE3C46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44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75F3441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08907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73EE69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1C52B8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2C6AE50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1BE1C48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3F3DD16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41972C2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30FB366A" w14:textId="77777777" w:rsidTr="00BC4AC5">
        <w:tc>
          <w:tcPr>
            <w:tcW w:w="1260" w:type="dxa"/>
            <w:vMerge w:val="restart"/>
            <w:vAlign w:val="center"/>
          </w:tcPr>
          <w:p w14:paraId="16B9097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3AC8F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0A95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205FB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059FD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2D1CE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E0653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C982E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4559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77475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Loimaala et al. 2009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669 Loimaala,A. 2007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29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0AF947E7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1848143B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203CCE76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57C95317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1858B78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5B446CE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50(0)</w:t>
            </w:r>
          </w:p>
          <w:p w14:paraId="6B13EDB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4(0)</w:t>
            </w:r>
          </w:p>
          <w:p w14:paraId="76930D4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4(0)</w:t>
            </w:r>
          </w:p>
        </w:tc>
        <w:tc>
          <w:tcPr>
            <w:tcW w:w="2070" w:type="dxa"/>
            <w:vAlign w:val="center"/>
          </w:tcPr>
          <w:p w14:paraId="02710C1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E9000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B3FA0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8C6A7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DE05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A93E1E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4F177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234500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2.0±2.8/NR</w:t>
            </w:r>
          </w:p>
          <w:p w14:paraId="293CDC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EDDD8F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FD929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9201F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06522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2EC60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143EAA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8E3D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CED28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014A6B7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F08BFB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DAFBE6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A27479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FF37FA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B76215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DEA968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B9D4CD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88</w:t>
            </w:r>
          </w:p>
        </w:tc>
        <w:tc>
          <w:tcPr>
            <w:tcW w:w="2070" w:type="dxa"/>
            <w:vAlign w:val="center"/>
          </w:tcPr>
          <w:p w14:paraId="6C9912B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6EFA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8EBC9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9E54CF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C55E7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AC6D0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3213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4260D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-75% VO</w:t>
            </w:r>
            <w:r w:rsidRPr="003C66FF">
              <w:rPr>
                <w:rFonts w:ascii="Arial" w:hAnsi="Arial"/>
                <w:sz w:val="16"/>
                <w:vertAlign w:val="subscript"/>
              </w:rPr>
              <w:t>2max</w:t>
            </w:r>
          </w:p>
          <w:p w14:paraId="72DFCCB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EBCBEA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jogging</w:t>
            </w:r>
          </w:p>
        </w:tc>
        <w:tc>
          <w:tcPr>
            <w:tcW w:w="1950" w:type="dxa"/>
            <w:vAlign w:val="center"/>
          </w:tcPr>
          <w:p w14:paraId="79EBCF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696C7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18066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5E543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763126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EC5D44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6E9AE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C39D00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% MVC</w:t>
            </w:r>
          </w:p>
          <w:p w14:paraId="20EEB89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12D6CF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free weights and machines</w:t>
            </w:r>
          </w:p>
        </w:tc>
        <w:tc>
          <w:tcPr>
            <w:tcW w:w="720" w:type="dxa"/>
            <w:vMerge w:val="restart"/>
            <w:vAlign w:val="center"/>
          </w:tcPr>
          <w:p w14:paraId="46B9812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9D0EC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4C20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4825B3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F309A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1C5307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E224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2AA637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1</w:t>
            </w:r>
          </w:p>
          <w:p w14:paraId="7DB7102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F41B1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9BFF05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4</w:t>
            </w:r>
          </w:p>
          <w:p w14:paraId="7373E8E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0BA178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E2609A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544C796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14DA06F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B49DB1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66E5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7ACD4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320D24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D2F2F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630CAB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DD259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F725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58740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R</w:t>
            </w:r>
          </w:p>
        </w:tc>
        <w:tc>
          <w:tcPr>
            <w:tcW w:w="1080" w:type="dxa"/>
            <w:vMerge w:val="restart"/>
            <w:vAlign w:val="center"/>
          </w:tcPr>
          <w:p w14:paraId="3668E36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0E7ACB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2DAF12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634AC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03973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04EBA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2D2339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134A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02003B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 risk factors, pulse wave velocity (PWV)</w:t>
            </w:r>
          </w:p>
        </w:tc>
        <w:tc>
          <w:tcPr>
            <w:tcW w:w="1170" w:type="dxa"/>
            <w:vMerge w:val="restart"/>
            <w:vAlign w:val="center"/>
          </w:tcPr>
          <w:p w14:paraId="273BBDC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9EB5E0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582B58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27B532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032388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1AFEE8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55DCC0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A697B2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BA701C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0FD05D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Align w:val="center"/>
          </w:tcPr>
          <w:p w14:paraId="25D6DAC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E9503C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5BEB53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03A191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FE0ECE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2ED558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5F7D0D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F12F6E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59619D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A6A097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5</w:t>
            </w:r>
          </w:p>
        </w:tc>
      </w:tr>
      <w:tr w:rsidR="00BC4AC5" w:rsidRPr="003C66FF" w14:paraId="4D3747B5" w14:textId="77777777" w:rsidTr="00BC4AC5">
        <w:tc>
          <w:tcPr>
            <w:tcW w:w="1260" w:type="dxa"/>
            <w:vMerge/>
            <w:vAlign w:val="center"/>
          </w:tcPr>
          <w:p w14:paraId="30633BD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69FBEEA3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00FED8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4BBB04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5.0±2.8/NR</w:t>
            </w:r>
          </w:p>
          <w:p w14:paraId="60B479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0699A1F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vAlign w:val="center"/>
          </w:tcPr>
          <w:p w14:paraId="4EE6784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88</w:t>
            </w:r>
          </w:p>
        </w:tc>
        <w:tc>
          <w:tcPr>
            <w:tcW w:w="4020" w:type="dxa"/>
            <w:gridSpan w:val="2"/>
            <w:vAlign w:val="center"/>
          </w:tcPr>
          <w:p w14:paraId="7AA16B4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D9D45B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vAlign w:val="center"/>
          </w:tcPr>
          <w:p w14:paraId="3587EC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A7C2F6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493326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4A5CFE3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Align w:val="center"/>
          </w:tcPr>
          <w:p w14:paraId="6C928CF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75F85A2D" w14:textId="77777777" w:rsidTr="00BC4AC5">
        <w:trPr>
          <w:trHeight w:val="1188"/>
        </w:trPr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CC6D26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Lucio-Mazini-Filho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212 Filho,M.L.M. 201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13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281B51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54(54)</w:t>
            </w:r>
          </w:p>
          <w:p w14:paraId="550D3C1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3(33)</w:t>
            </w:r>
          </w:p>
          <w:p w14:paraId="77C777E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1(21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A4EC2B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7A8FAC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5.3±14.3/95.8±8.6</w:t>
            </w:r>
          </w:p>
          <w:p w14:paraId="74DCB76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273E9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43DBE2D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659A15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3337B8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91636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</w:t>
            </w:r>
          </w:p>
          <w:p w14:paraId="7440DA4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aerobic</w:t>
            </w:r>
          </w:p>
          <w:p w14:paraId="770353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559BB15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EFC4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946D80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DDB70C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, Omni scale 3-5</w:t>
            </w:r>
          </w:p>
          <w:p w14:paraId="76820DA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resistance</w:t>
            </w:r>
          </w:p>
          <w:p w14:paraId="7653BD6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esistance band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0596EA2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9A073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2</w:t>
            </w:r>
          </w:p>
          <w:p w14:paraId="6B8BAAE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8274F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722ED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21FDF9D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66FC6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4EEF8C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0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ECBBF7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97C2C4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1.2</w:t>
            </w:r>
          </w:p>
          <w:p w14:paraId="2BBAFAD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F3668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2550A7F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9.8</w:t>
            </w:r>
          </w:p>
          <w:p w14:paraId="22477E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CFA5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81929A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4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585FC6A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P</w:t>
            </w:r>
            <w:r w:rsidRPr="003C66FF">
              <w:rPr>
                <w:rFonts w:ascii="Arial" w:hAnsi="Arial"/>
                <w:sz w:val="16"/>
              </w:rPr>
              <w:t>, Body Mass Index, Metabolic Parameters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6D53FBF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49F5CE4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4B8362AE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53A87A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16B321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86DF40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7D3674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7.8±12.2/92.1±7.5</w:t>
            </w:r>
          </w:p>
          <w:p w14:paraId="2D27CE0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B18DB3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339E5E3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5D9135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6BB817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261CD0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7D0269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60A90BD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503739E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71B518C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500E514E" w14:textId="77777777" w:rsidTr="00BC4AC5">
        <w:tc>
          <w:tcPr>
            <w:tcW w:w="1260" w:type="dxa"/>
            <w:vMerge w:val="restart"/>
            <w:vAlign w:val="center"/>
          </w:tcPr>
          <w:p w14:paraId="0A6D7A7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Luk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51 Luk,T.H. 201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2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24FFE52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64(16)</w:t>
            </w:r>
          </w:p>
          <w:p w14:paraId="0805B17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2(8)</w:t>
            </w:r>
          </w:p>
          <w:p w14:paraId="5D7564C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32(8)</w:t>
            </w:r>
          </w:p>
        </w:tc>
        <w:tc>
          <w:tcPr>
            <w:tcW w:w="2070" w:type="dxa"/>
            <w:vAlign w:val="center"/>
          </w:tcPr>
          <w:p w14:paraId="7BA875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08A99FC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4.0±15.0/80.0±7.0</w:t>
            </w:r>
          </w:p>
          <w:p w14:paraId="6E62AEB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5AD5892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, 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4CFAB17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8</w:t>
            </w:r>
          </w:p>
        </w:tc>
        <w:tc>
          <w:tcPr>
            <w:tcW w:w="2070" w:type="dxa"/>
            <w:vAlign w:val="center"/>
          </w:tcPr>
          <w:p w14:paraId="48782E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951FA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4EC482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798A4A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8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35F1AC7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372B07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jogging, cycling, rowing, arm ergometery</w:t>
            </w:r>
          </w:p>
        </w:tc>
        <w:tc>
          <w:tcPr>
            <w:tcW w:w="1950" w:type="dxa"/>
            <w:vAlign w:val="center"/>
          </w:tcPr>
          <w:p w14:paraId="31E7BD0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24AED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F81CBE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8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2177333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4F4422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dumbbell weight training</w:t>
            </w:r>
          </w:p>
        </w:tc>
        <w:tc>
          <w:tcPr>
            <w:tcW w:w="720" w:type="dxa"/>
            <w:vMerge w:val="restart"/>
            <w:vAlign w:val="center"/>
          </w:tcPr>
          <w:p w14:paraId="5999EF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1969F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8.1</w:t>
            </w:r>
          </w:p>
          <w:p w14:paraId="0A61BAC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24634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A5C45D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2</w:t>
            </w:r>
          </w:p>
          <w:p w14:paraId="00F0BF2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EE2C1F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C3714E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9</w:t>
            </w:r>
          </w:p>
        </w:tc>
        <w:tc>
          <w:tcPr>
            <w:tcW w:w="720" w:type="dxa"/>
            <w:vMerge w:val="restart"/>
            <w:vAlign w:val="center"/>
          </w:tcPr>
          <w:p w14:paraId="782A3C9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76384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9</w:t>
            </w:r>
          </w:p>
          <w:p w14:paraId="0FEAE12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0CB5FF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52E652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1</w:t>
            </w:r>
          </w:p>
          <w:p w14:paraId="6FEC10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E51C93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2A1CFC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8</w:t>
            </w:r>
          </w:p>
        </w:tc>
        <w:tc>
          <w:tcPr>
            <w:tcW w:w="1080" w:type="dxa"/>
            <w:vMerge w:val="restart"/>
            <w:vAlign w:val="center"/>
          </w:tcPr>
          <w:p w14:paraId="04ABC12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</w:t>
            </w:r>
            <w:r>
              <w:rPr>
                <w:rFonts w:ascii="Arial" w:hAnsi="Arial"/>
                <w:sz w:val="16"/>
              </w:rPr>
              <w:t xml:space="preserve">rachial flow mediated dilation </w:t>
            </w:r>
          </w:p>
        </w:tc>
        <w:tc>
          <w:tcPr>
            <w:tcW w:w="1170" w:type="dxa"/>
            <w:vMerge w:val="restart"/>
            <w:vAlign w:val="center"/>
          </w:tcPr>
          <w:p w14:paraId="4C1CFAA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0EC8FFE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7</w:t>
            </w:r>
          </w:p>
        </w:tc>
      </w:tr>
      <w:tr w:rsidR="00BC4AC5" w:rsidRPr="003C66FF" w14:paraId="5FAF1961" w14:textId="77777777" w:rsidTr="00BC4AC5">
        <w:tc>
          <w:tcPr>
            <w:tcW w:w="1260" w:type="dxa"/>
            <w:vMerge/>
            <w:vAlign w:val="center"/>
          </w:tcPr>
          <w:p w14:paraId="5051F8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73A3E99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724565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6B40A9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5.0±20.0/84.0±8.0</w:t>
            </w:r>
          </w:p>
        </w:tc>
        <w:tc>
          <w:tcPr>
            <w:tcW w:w="1350" w:type="dxa"/>
            <w:vAlign w:val="center"/>
          </w:tcPr>
          <w:p w14:paraId="2ABB76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, 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74C0959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</w:t>
            </w:r>
          </w:p>
        </w:tc>
        <w:tc>
          <w:tcPr>
            <w:tcW w:w="4020" w:type="dxa"/>
            <w:gridSpan w:val="2"/>
            <w:vAlign w:val="center"/>
          </w:tcPr>
          <w:p w14:paraId="1B37471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2AF7F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1BAF6D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4C9B74E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02E1D9D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2D6E6E2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0084F4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0793DA2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4E243FC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58C32FFA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B6D983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alin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92 Malin,S.K. 201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3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1675917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6(11)</w:t>
            </w:r>
          </w:p>
          <w:p w14:paraId="375A0BA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8(5)</w:t>
            </w:r>
          </w:p>
          <w:p w14:paraId="147E9AF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8(6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80C4C5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6AD8EE6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6.8±2.4/NR</w:t>
            </w:r>
          </w:p>
          <w:p w14:paraId="1F3E047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93DFB3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mpaired glucose tolerance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49DB000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19C52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5094F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12B9E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215C9A7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89DC2D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ing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574840C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9EA764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2C937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C64CB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% 1RM</w:t>
            </w:r>
          </w:p>
          <w:p w14:paraId="41F11E2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 sets of 12 reps, 6 exercises</w:t>
            </w:r>
          </w:p>
          <w:p w14:paraId="5A1F2FF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hole body resistance exercise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797FD01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7603AB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1B91E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-8.8</w:t>
            </w:r>
            <w:r>
              <w:rPr>
                <w:rFonts w:ascii="Arial" w:hAnsi="Arial"/>
                <w:sz w:val="16"/>
              </w:rPr>
              <w:t>*</w:t>
            </w:r>
          </w:p>
          <w:p w14:paraId="35E436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F0C970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10A20E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6</w:t>
            </w:r>
          </w:p>
          <w:p w14:paraId="2C9C734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8FFBB0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on</w:t>
            </w:r>
          </w:p>
          <w:p w14:paraId="55B6803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4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556095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NR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754D232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 risk factors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2B49BFF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4756673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3D07E1FE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531479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5376371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92BDE4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2FBCF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6.1±134.5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163465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mpaired glucose tolerance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  <w:p w14:paraId="488ED37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2A5293B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3CF951A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3BF72A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229D4BF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778863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35C1E8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6AFBFF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607F985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1A04965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03801175" w14:textId="77777777" w:rsidTr="00BC4AC5">
        <w:tc>
          <w:tcPr>
            <w:tcW w:w="1260" w:type="dxa"/>
            <w:vMerge w:val="restart"/>
            <w:vAlign w:val="center"/>
          </w:tcPr>
          <w:p w14:paraId="7275A0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McGavock et al. 2004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366 McGavock,J. 2004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4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258AA15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8(18)</w:t>
            </w:r>
          </w:p>
          <w:p w14:paraId="525D49E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1(11)</w:t>
            </w:r>
          </w:p>
          <w:p w14:paraId="5FE9B41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7(7)</w:t>
            </w:r>
          </w:p>
        </w:tc>
        <w:tc>
          <w:tcPr>
            <w:tcW w:w="2070" w:type="dxa"/>
            <w:vAlign w:val="center"/>
          </w:tcPr>
          <w:p w14:paraId="23AF53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82A65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3.0±15.0/76.0±9.0</w:t>
            </w:r>
          </w:p>
          <w:p w14:paraId="2D8A5B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2FE7570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5901F4A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0</w:t>
            </w:r>
          </w:p>
        </w:tc>
        <w:tc>
          <w:tcPr>
            <w:tcW w:w="2070" w:type="dxa"/>
            <w:vAlign w:val="center"/>
          </w:tcPr>
          <w:p w14:paraId="3B14112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BE2AE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23FF5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% HRR</w:t>
            </w:r>
          </w:p>
          <w:p w14:paraId="3AC26EB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5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01EE26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</w:t>
            </w:r>
          </w:p>
        </w:tc>
        <w:tc>
          <w:tcPr>
            <w:tcW w:w="1950" w:type="dxa"/>
            <w:vAlign w:val="center"/>
          </w:tcPr>
          <w:p w14:paraId="4BE1A8B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B137AD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55D0AB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-70% 1RM</w:t>
            </w:r>
          </w:p>
          <w:p w14:paraId="7D71ACB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 sets of 10-15 reps</w:t>
            </w:r>
          </w:p>
          <w:p w14:paraId="0CFB708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</w:tc>
        <w:tc>
          <w:tcPr>
            <w:tcW w:w="720" w:type="dxa"/>
            <w:vMerge w:val="restart"/>
            <w:vAlign w:val="center"/>
          </w:tcPr>
          <w:p w14:paraId="2517A2C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CBD8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53E63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8</w:t>
            </w:r>
          </w:p>
          <w:p w14:paraId="658292E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D4A847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EC83C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3.4</w:t>
            </w:r>
          </w:p>
          <w:p w14:paraId="32C58C4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FA29BB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C3B955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5</w:t>
            </w:r>
          </w:p>
          <w:p w14:paraId="14DDF6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223C59E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51C14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5B7133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</w:t>
            </w:r>
            <w:r w:rsidRPr="003C66FF">
              <w:rPr>
                <w:rFonts w:ascii="Arial" w:hAnsi="Arial"/>
                <w:sz w:val="16"/>
              </w:rPr>
              <w:t>0.0</w:t>
            </w:r>
          </w:p>
          <w:p w14:paraId="20E241E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07EAC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1C5B6C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8</w:t>
            </w:r>
          </w:p>
          <w:p w14:paraId="19026A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CCCF67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E191B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6</w:t>
            </w:r>
          </w:p>
          <w:p w14:paraId="145189B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171C64C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LV filling dynamics, arterial compliance</w:t>
            </w:r>
          </w:p>
        </w:tc>
        <w:tc>
          <w:tcPr>
            <w:tcW w:w="1170" w:type="dxa"/>
            <w:vMerge w:val="restart"/>
            <w:vAlign w:val="center"/>
          </w:tcPr>
          <w:p w14:paraId="375219F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63BA775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8</w:t>
            </w:r>
          </w:p>
        </w:tc>
      </w:tr>
      <w:tr w:rsidR="00BC4AC5" w:rsidRPr="003C66FF" w14:paraId="2199FF30" w14:textId="77777777" w:rsidTr="00BC4AC5">
        <w:tc>
          <w:tcPr>
            <w:tcW w:w="1260" w:type="dxa"/>
            <w:vMerge/>
            <w:vAlign w:val="center"/>
          </w:tcPr>
          <w:p w14:paraId="632A5D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6B4CAAE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77452B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33B1D13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9.0±17.0/74.0±11.0</w:t>
            </w:r>
          </w:p>
        </w:tc>
        <w:tc>
          <w:tcPr>
            <w:tcW w:w="1350" w:type="dxa"/>
            <w:vAlign w:val="center"/>
          </w:tcPr>
          <w:p w14:paraId="47B45A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vAlign w:val="center"/>
          </w:tcPr>
          <w:p w14:paraId="6CF6AA8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0</w:t>
            </w:r>
          </w:p>
        </w:tc>
        <w:tc>
          <w:tcPr>
            <w:tcW w:w="4020" w:type="dxa"/>
            <w:gridSpan w:val="2"/>
            <w:vAlign w:val="center"/>
          </w:tcPr>
          <w:p w14:paraId="4DF8EB1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608A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FBEACA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60F2FEA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652021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1CA044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4B6A90E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5246AD5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7C74A2E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02F08BF5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2BDF9FB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0004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4BB8ED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A6353A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F8CF21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D2FBCE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B6E1F3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B057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A0C224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E8CA1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cMurdo et al. 1992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347 McMurdo,MarionE.T 199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5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40DB7C4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0D4FB911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467B7301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08F7BF30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236E5567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5ACF166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77(NR)</w:t>
            </w:r>
          </w:p>
          <w:p w14:paraId="559B39E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44(NR)</w:t>
            </w:r>
          </w:p>
          <w:p w14:paraId="3F09D7A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43(NR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7A399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A376BC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B2F4A0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389F8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4BD5F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35CC7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6E3A0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04B4D8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3.1±18.0/88.6±11.7</w:t>
            </w:r>
          </w:p>
          <w:p w14:paraId="28DB50A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0B0E29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1CF28EB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05A72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8F20F4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940E3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9722E9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C72FFA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C6492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3BF0A8A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A828F3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DBC2F0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766074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031E47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5159EF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98124E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A70B33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3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09760F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A6F37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B7A2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AEE0F5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CFF1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69B9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808926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BE48EF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ow</w:t>
            </w:r>
          </w:p>
          <w:p w14:paraId="6A4CAF7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AF4EC2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endurance exercise to music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411498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E30AA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15C23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C9350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039D4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0B5FA9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05C7E5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7672A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ow</w:t>
            </w:r>
          </w:p>
          <w:p w14:paraId="3BE266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78B960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T: muscle strengthening 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1078E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9E10D7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CD92E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E895C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A0C21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42031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F7D0E9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5BA5F8D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6</w:t>
            </w:r>
          </w:p>
          <w:p w14:paraId="09485A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7C786A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C8598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2C4870E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20E9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3B700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5</w:t>
            </w:r>
          </w:p>
          <w:p w14:paraId="4E8F4F0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6AD6FFA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199FA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30E8D5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050AA2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9D784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1D41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5AF47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5E61D9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0</w:t>
            </w:r>
          </w:p>
          <w:p w14:paraId="6AF2C2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E199B3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763D80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0C628E8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02CE0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2A6951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5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5BB391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2D0111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32D4F4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C46B35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F5B60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F9BBCE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4A9EBB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C58F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731F7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2ED65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lexibility and strength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5867C14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F6E2C5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0A7C8E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FD2B10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0DDA64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2415BC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06B5EC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21FBE9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6DF0CC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5FA266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8A01DC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31A3256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ADE864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5D1616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C92749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98F022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E5312A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3FF3AC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17EC14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6C9AA9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1A24EF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ABCAAC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1</w:t>
            </w:r>
          </w:p>
        </w:tc>
      </w:tr>
      <w:tr w:rsidR="00BC4AC5" w:rsidRPr="003C66FF" w14:paraId="7F6F03B0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6135EC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6CC0C00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994B9F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9AF33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6.8±15.4/87.4±10.6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15EC38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5B80BF2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7533222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B1EE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6254CD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 education classes on a regular schedule</w:t>
            </w:r>
          </w:p>
          <w:p w14:paraId="70024CB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2345FC8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4EF6484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593F6ED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718CC80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40E3D4F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14B7C97" w14:textId="77777777" w:rsidTr="00BC4AC5">
        <w:trPr>
          <w:trHeight w:val="3087"/>
        </w:trPr>
        <w:tc>
          <w:tcPr>
            <w:tcW w:w="1260" w:type="dxa"/>
            <w:vMerge w:val="restart"/>
            <w:vAlign w:val="center"/>
          </w:tcPr>
          <w:p w14:paraId="60ED7AF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iura et al. 2008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59 Miura,H. 2008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6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11930B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98</w:t>
            </w:r>
            <w:r>
              <w:rPr>
                <w:rFonts w:ascii="Arial" w:hAnsi="Arial"/>
                <w:sz w:val="16"/>
              </w:rPr>
              <w:t xml:space="preserve"> (98</w:t>
            </w:r>
            <w:r w:rsidRPr="003C66FF">
              <w:rPr>
                <w:rFonts w:ascii="Arial" w:hAnsi="Arial"/>
                <w:sz w:val="16"/>
              </w:rPr>
              <w:t>)</w:t>
            </w:r>
          </w:p>
          <w:p w14:paraId="5125844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517D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Day=29</w:t>
            </w:r>
            <w:r>
              <w:rPr>
                <w:rFonts w:ascii="Arial" w:hAnsi="Arial"/>
                <w:sz w:val="16"/>
              </w:rPr>
              <w:t>(29)</w:t>
            </w:r>
          </w:p>
          <w:p w14:paraId="7C45974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CAB4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Day=25</w:t>
            </w:r>
            <w:r>
              <w:rPr>
                <w:rFonts w:ascii="Arial" w:hAnsi="Arial"/>
                <w:sz w:val="16"/>
              </w:rPr>
              <w:t>(25)</w:t>
            </w:r>
          </w:p>
          <w:p w14:paraId="3F73B88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57AE29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3</w:t>
            </w:r>
            <w:r>
              <w:rPr>
                <w:rFonts w:ascii="Arial" w:hAnsi="Arial"/>
                <w:sz w:val="16"/>
              </w:rPr>
              <w:t>(23)</w:t>
            </w:r>
          </w:p>
        </w:tc>
        <w:tc>
          <w:tcPr>
            <w:tcW w:w="2070" w:type="dxa"/>
            <w:vAlign w:val="center"/>
          </w:tcPr>
          <w:p w14:paraId="66549D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-</w:t>
            </w:r>
            <w:r w:rsidRPr="003C66FF">
              <w:rPr>
                <w:rFonts w:ascii="Arial" w:hAnsi="Arial"/>
                <w:sz w:val="16"/>
              </w:rPr>
              <w:t>1</w:t>
            </w:r>
            <w:r>
              <w:rPr>
                <w:rFonts w:ascii="Arial" w:hAnsi="Arial"/>
                <w:sz w:val="16"/>
              </w:rPr>
              <w:t xml:space="preserve"> </w:t>
            </w:r>
            <w:r w:rsidRPr="003C66FF">
              <w:rPr>
                <w:rFonts w:ascii="Arial" w:hAnsi="Arial"/>
                <w:sz w:val="16"/>
              </w:rPr>
              <w:t>Day</w:t>
            </w:r>
          </w:p>
          <w:p w14:paraId="572AB94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6.2±14.0/73.8±7.8</w:t>
            </w:r>
          </w:p>
          <w:p w14:paraId="1D1380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-</w:t>
            </w:r>
            <w:r w:rsidRPr="003C66FF">
              <w:rPr>
                <w:rFonts w:ascii="Arial" w:hAnsi="Arial"/>
                <w:sz w:val="16"/>
              </w:rPr>
              <w:t>2</w:t>
            </w:r>
            <w:r>
              <w:rPr>
                <w:rFonts w:ascii="Arial" w:hAnsi="Arial"/>
                <w:sz w:val="16"/>
              </w:rPr>
              <w:t xml:space="preserve"> </w:t>
            </w:r>
            <w:r w:rsidRPr="003C66FF">
              <w:rPr>
                <w:rFonts w:ascii="Arial" w:hAnsi="Arial"/>
                <w:sz w:val="16"/>
              </w:rPr>
              <w:t>Day</w:t>
            </w:r>
          </w:p>
          <w:p w14:paraId="102B5FA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3.3±13.7/73.0±9.2</w:t>
            </w:r>
          </w:p>
          <w:p w14:paraId="6B016C0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309AF5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43BBCF7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Align w:val="center"/>
          </w:tcPr>
          <w:p w14:paraId="171374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Day</w:t>
            </w:r>
          </w:p>
          <w:p w14:paraId="605FC1E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1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49E57B1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70-7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5996F18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EBD76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ircuit training</w:t>
            </w:r>
          </w:p>
          <w:p w14:paraId="15705E2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2D8295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Day</w:t>
            </w:r>
          </w:p>
          <w:p w14:paraId="09B723D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1E7714F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70-7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36F2BAFE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8FC6D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ircuit training</w:t>
            </w:r>
          </w:p>
          <w:p w14:paraId="26F62FF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4D9A18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A6F7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Day</w:t>
            </w:r>
          </w:p>
          <w:p w14:paraId="3F7DE2F2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1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B78257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70-7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2B42585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B43E3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ircuit training, bands and light dumbbells</w:t>
            </w:r>
          </w:p>
          <w:p w14:paraId="666BA8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B3B343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Day</w:t>
            </w:r>
          </w:p>
          <w:p w14:paraId="394F8982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B5B246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70-7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32907E00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C3EA62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ircuit training, bands and light dumbbells</w:t>
            </w:r>
          </w:p>
          <w:p w14:paraId="3A7841E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28586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478B639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77CD0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</w:t>
            </w:r>
            <w:r>
              <w:rPr>
                <w:rFonts w:ascii="Arial" w:hAnsi="Arial"/>
                <w:sz w:val="16"/>
              </w:rPr>
              <w:t xml:space="preserve"> </w:t>
            </w:r>
            <w:r w:rsidRPr="003C66FF">
              <w:rPr>
                <w:rFonts w:ascii="Arial" w:hAnsi="Arial"/>
                <w:sz w:val="16"/>
              </w:rPr>
              <w:t>Day</w:t>
            </w:r>
          </w:p>
          <w:p w14:paraId="1400679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E930FF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4</w:t>
            </w:r>
          </w:p>
          <w:p w14:paraId="1AD7E66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AE9A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305B3A2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2</w:t>
            </w:r>
          </w:p>
          <w:p w14:paraId="36D3C2E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4E95A6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</w:t>
            </w:r>
            <w:r>
              <w:rPr>
                <w:rFonts w:ascii="Arial" w:hAnsi="Arial"/>
                <w:sz w:val="16"/>
              </w:rPr>
              <w:t xml:space="preserve"> </w:t>
            </w:r>
            <w:r w:rsidRPr="003C66FF">
              <w:rPr>
                <w:rFonts w:ascii="Arial" w:hAnsi="Arial"/>
                <w:sz w:val="16"/>
              </w:rPr>
              <w:t>Day</w:t>
            </w:r>
          </w:p>
          <w:p w14:paraId="373F1C7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B3471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2</w:t>
            </w:r>
          </w:p>
          <w:p w14:paraId="75F40F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046C7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57C1AA2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3</w:t>
            </w:r>
          </w:p>
          <w:p w14:paraId="3BAA933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9DE32B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C4B935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7A60E8D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72D177C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8EC773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</w:t>
            </w:r>
            <w:r>
              <w:rPr>
                <w:rFonts w:ascii="Arial" w:hAnsi="Arial"/>
                <w:sz w:val="16"/>
              </w:rPr>
              <w:t xml:space="preserve"> </w:t>
            </w:r>
            <w:r w:rsidRPr="003C66FF">
              <w:rPr>
                <w:rFonts w:ascii="Arial" w:hAnsi="Arial"/>
                <w:sz w:val="16"/>
              </w:rPr>
              <w:t>Day</w:t>
            </w:r>
          </w:p>
          <w:p w14:paraId="52A556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BED07C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9</w:t>
            </w:r>
          </w:p>
          <w:p w14:paraId="3F50AA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9F1E6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375D48A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10B816B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14C363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</w:t>
            </w:r>
            <w:r>
              <w:rPr>
                <w:rFonts w:ascii="Arial" w:hAnsi="Arial"/>
                <w:sz w:val="16"/>
              </w:rPr>
              <w:t xml:space="preserve"> </w:t>
            </w:r>
            <w:r w:rsidRPr="003C66FF">
              <w:rPr>
                <w:rFonts w:ascii="Arial" w:hAnsi="Arial"/>
                <w:sz w:val="16"/>
              </w:rPr>
              <w:t>Day</w:t>
            </w:r>
          </w:p>
          <w:p w14:paraId="63C967C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09EF7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2</w:t>
            </w:r>
          </w:p>
          <w:p w14:paraId="2D95C68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5EEB67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11DB93C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3</w:t>
            </w:r>
          </w:p>
          <w:p w14:paraId="2FC1263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E4D00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80E26B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41EF0EF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0B1E228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Arterial stiffness</w:t>
            </w:r>
          </w:p>
        </w:tc>
        <w:tc>
          <w:tcPr>
            <w:tcW w:w="1170" w:type="dxa"/>
            <w:vMerge w:val="restart"/>
            <w:vAlign w:val="center"/>
          </w:tcPr>
          <w:p w14:paraId="1E2048A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578EEDF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58B70F50" w14:textId="77777777" w:rsidTr="00BC4AC5">
        <w:trPr>
          <w:trHeight w:val="80"/>
        </w:trPr>
        <w:tc>
          <w:tcPr>
            <w:tcW w:w="1260" w:type="dxa"/>
            <w:vMerge/>
            <w:vAlign w:val="center"/>
          </w:tcPr>
          <w:p w14:paraId="67F7634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18A7898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6E5312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03F3BD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2.9±13.7/71.7±9.1</w:t>
            </w:r>
          </w:p>
        </w:tc>
        <w:tc>
          <w:tcPr>
            <w:tcW w:w="1350" w:type="dxa"/>
            <w:vAlign w:val="center"/>
          </w:tcPr>
          <w:p w14:paraId="38ACF6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5E7BA0E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vAlign w:val="center"/>
          </w:tcPr>
          <w:p w14:paraId="47D9307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24F7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F3AEB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62643FB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AECABF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248DF8D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758F85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1DF4F6F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59B3906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049ED003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01D358B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ishijima et al. 2007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676 Nishijima,H. 2007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7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24001AF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531(327)</w:t>
            </w:r>
          </w:p>
          <w:p w14:paraId="3318049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81(166)</w:t>
            </w:r>
          </w:p>
          <w:p w14:paraId="3B754443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80(161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CC8A0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57C7BFC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9.3±16.4/82.3±9.7</w:t>
            </w:r>
          </w:p>
          <w:p w14:paraId="2514BCA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7958B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, Arthritis</w:t>
            </w:r>
            <w:r>
              <w:rPr>
                <w:rFonts w:ascii="Arial" w:hAnsi="Arial"/>
                <w:sz w:val="16"/>
              </w:rPr>
              <w:t xml:space="preserve"> </w:t>
            </w:r>
          </w:p>
          <w:p w14:paraId="2F121E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(30.2%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53A280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31E16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4462F7E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-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398B884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40-7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14EB4BD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-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60-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21CA21B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627B7D4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682284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A4FB53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-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EE8944B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mild to moderate, RPE</w:t>
            </w:r>
          </w:p>
          <w:p w14:paraId="5B8DBE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T: 60-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, 2 sets of 20 reps, 4 exercises </w:t>
            </w:r>
          </w:p>
          <w:p w14:paraId="67CDBE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achine weight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5B06630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1F11B55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1</w:t>
            </w:r>
          </w:p>
          <w:p w14:paraId="0567CF5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A89D7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511D23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67BB3AC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CC107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39F48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2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09E7F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1B9E05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7</w:t>
            </w:r>
          </w:p>
          <w:p w14:paraId="184F9D7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158F51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CBE32F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4</w:t>
            </w:r>
          </w:p>
          <w:p w14:paraId="77B5100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33E90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A7EA1E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3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6716135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BP</w:t>
            </w:r>
            <w:r w:rsidRPr="003C66FF">
              <w:rPr>
                <w:rFonts w:ascii="Arial" w:hAnsi="Arial"/>
                <w:sz w:val="16"/>
              </w:rPr>
              <w:t>, LDL cholesterol, hemoglobin A1C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54F0537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22BE967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76</w:t>
            </w:r>
          </w:p>
        </w:tc>
      </w:tr>
      <w:tr w:rsidR="00BC4AC5" w:rsidRPr="003C66FF" w14:paraId="2374D1EB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5B9EBDD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73E57DC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618111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455784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1.3±17.6/83.3±10.6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DF30C9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, Arthritis (27.5%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7037A2F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21731BD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800FA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Adhere to lifestyle guidelines, not reported</w:t>
            </w:r>
          </w:p>
          <w:p w14:paraId="3897CF9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330345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1FA10A5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0015DEF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6217177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2AEB645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66B3735F" w14:textId="77777777" w:rsidTr="00BC4AC5">
        <w:trPr>
          <w:trHeight w:val="882"/>
        </w:trPr>
        <w:tc>
          <w:tcPr>
            <w:tcW w:w="1260" w:type="dxa"/>
            <w:vMerge w:val="restart"/>
            <w:vAlign w:val="center"/>
          </w:tcPr>
          <w:p w14:paraId="53A5F1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Ohkubo et al. 200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56 Ohkubo,T. 200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8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2027C5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65(32)</w:t>
            </w:r>
          </w:p>
          <w:p w14:paraId="30D1DE1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E417F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2(16)</w:t>
            </w:r>
          </w:p>
          <w:p w14:paraId="31CFDF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EB7012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33(16)</w:t>
            </w:r>
          </w:p>
        </w:tc>
        <w:tc>
          <w:tcPr>
            <w:tcW w:w="2070" w:type="dxa"/>
            <w:vAlign w:val="center"/>
          </w:tcPr>
          <w:p w14:paraId="1DB480D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30BEECF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3.0±2.1/78.7±2.4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27951F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EE0FAA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37FC46D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5</w:t>
            </w:r>
          </w:p>
        </w:tc>
        <w:tc>
          <w:tcPr>
            <w:tcW w:w="2070" w:type="dxa"/>
            <w:vAlign w:val="center"/>
          </w:tcPr>
          <w:p w14:paraId="643650BD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2C44A1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25-60% HRR</w:t>
            </w:r>
          </w:p>
          <w:p w14:paraId="0F5A14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0-2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DDB6B9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</w:t>
            </w:r>
          </w:p>
        </w:tc>
        <w:tc>
          <w:tcPr>
            <w:tcW w:w="1950" w:type="dxa"/>
            <w:vAlign w:val="center"/>
          </w:tcPr>
          <w:p w14:paraId="35BB1EC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69978F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8C345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25-60%HRR</w:t>
            </w:r>
          </w:p>
          <w:p w14:paraId="6650CCB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 exercises, 1 set x 20 reps</w:t>
            </w:r>
          </w:p>
          <w:p w14:paraId="44C9E6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therabands</w:t>
            </w:r>
          </w:p>
        </w:tc>
        <w:tc>
          <w:tcPr>
            <w:tcW w:w="720" w:type="dxa"/>
            <w:vMerge w:val="restart"/>
            <w:vAlign w:val="center"/>
          </w:tcPr>
          <w:p w14:paraId="10AF4A5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C3713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7DB89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C34D04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1.0</w:t>
            </w:r>
          </w:p>
          <w:p w14:paraId="512702F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AAA3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D5E1E9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3</w:t>
            </w:r>
          </w:p>
          <w:p w14:paraId="6EC892F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BB279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9E96F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6</w:t>
            </w:r>
          </w:p>
          <w:p w14:paraId="3B61470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DEDC88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631E03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027398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7B38C5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7</w:t>
            </w:r>
          </w:p>
          <w:p w14:paraId="2E1AD6D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B1F2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3B1931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3</w:t>
            </w:r>
          </w:p>
          <w:p w14:paraId="4E638FD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C934DA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A16F23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5</w:t>
            </w:r>
          </w:p>
          <w:p w14:paraId="7D57B73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291CCDD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 xml:space="preserve"> Home BP Measurements</w:t>
            </w:r>
          </w:p>
        </w:tc>
        <w:tc>
          <w:tcPr>
            <w:tcW w:w="1170" w:type="dxa"/>
            <w:vMerge w:val="restart"/>
            <w:vAlign w:val="center"/>
          </w:tcPr>
          <w:p w14:paraId="51126E2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4B17AF7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5</w:t>
            </w:r>
          </w:p>
        </w:tc>
      </w:tr>
      <w:tr w:rsidR="00BC4AC5" w:rsidRPr="003C66FF" w14:paraId="0E4D9E47" w14:textId="77777777" w:rsidTr="00BC4AC5">
        <w:trPr>
          <w:trHeight w:val="1340"/>
        </w:trPr>
        <w:tc>
          <w:tcPr>
            <w:tcW w:w="1260" w:type="dxa"/>
            <w:vMerge/>
            <w:vAlign w:val="center"/>
          </w:tcPr>
          <w:p w14:paraId="0D5DE91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66C4E31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2A47BB6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CEC0E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4.1±2.5/81.4±2.1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</w:tc>
        <w:tc>
          <w:tcPr>
            <w:tcW w:w="1350" w:type="dxa"/>
            <w:vAlign w:val="center"/>
          </w:tcPr>
          <w:p w14:paraId="26E950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5FB301A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5</w:t>
            </w:r>
          </w:p>
        </w:tc>
        <w:tc>
          <w:tcPr>
            <w:tcW w:w="4020" w:type="dxa"/>
            <w:gridSpan w:val="2"/>
            <w:vAlign w:val="center"/>
          </w:tcPr>
          <w:p w14:paraId="71529E4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98F28B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Education classes unrelated to physical activity</w:t>
            </w:r>
          </w:p>
        </w:tc>
        <w:tc>
          <w:tcPr>
            <w:tcW w:w="720" w:type="dxa"/>
            <w:vMerge/>
            <w:vAlign w:val="center"/>
          </w:tcPr>
          <w:p w14:paraId="5419D85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7E8E202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2D73829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43664E7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46DC58F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5A4483B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2BDB3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8EC33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E341C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E608A9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8B104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FB91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30A3F2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B24CE7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Okada et al. 2010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47 Okada,S. 2010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39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E10D61C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46F2E330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F027B4E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4D415B7E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5F5FC9D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8(17)</w:t>
            </w:r>
          </w:p>
          <w:p w14:paraId="78CFFBF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1(11)</w:t>
            </w:r>
          </w:p>
          <w:p w14:paraId="5E03683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7(6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3C2B6B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E85A0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D3A12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4DB303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D655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497F21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542F3E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9.0±21.6/74.6±11.6</w:t>
            </w:r>
          </w:p>
          <w:p w14:paraId="33869F1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E922BA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8A211B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C8D939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E63A4A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FAF84B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B840EB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365ED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4E0894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4FF9E0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D5EF4B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EE01AA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66C502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44B412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60E76D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8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63F1E6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24B8E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5D57DA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A4281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7990C6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-5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6B3E1D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training heart rate calculated</w:t>
            </w:r>
          </w:p>
          <w:p w14:paraId="6DEB83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7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7F1D6E0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, aerobic dance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2712A1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0B8D3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DA1364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CAC62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C57ACAB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-5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A87CD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training heart rate calculated</w:t>
            </w:r>
          </w:p>
          <w:p w14:paraId="66D7F6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7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0614448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resistance exercise”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5294CB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1406DC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FC124A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FA7993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BAECE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5C31B21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798AFB2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3D28B6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F3A75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5</w:t>
            </w:r>
          </w:p>
          <w:p w14:paraId="20B62CA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DD07A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57A34A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1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7C41E4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E6C3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DEA0B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D5E3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9399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775E7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3.2</w:t>
            </w:r>
          </w:p>
          <w:p w14:paraId="31326A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3F23E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F5062E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2</w:t>
            </w:r>
          </w:p>
          <w:p w14:paraId="79EE1A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E6FBC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F9FF1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0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15FC50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B9DFB0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6B3824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F9A80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32B97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0138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E680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ncidence of CVD, vascular function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30CD832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72DF00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85DE32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4DF57B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7358C9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C5FF0D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7A6925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C47E1B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CAB6E2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37AE3A0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1F58A5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3C91D5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577AED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B7AF08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669578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24EFD7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B5F16B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9F6A1A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1</w:t>
            </w:r>
          </w:p>
        </w:tc>
      </w:tr>
      <w:tr w:rsidR="00BC4AC5" w:rsidRPr="003C66FF" w14:paraId="309C6067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2A73BAA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4CB78F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CEDA5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43F507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6.6±16.8/73.8±11.8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A1BC50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06617DF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65298AC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BEA4C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DC52D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Received same disease management and dietary information as CE group</w:t>
            </w:r>
          </w:p>
          <w:p w14:paraId="106F905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230067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61894E5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6B905D3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1C54E47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7FCE839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6D42E2B5" w14:textId="77777777" w:rsidTr="00BC4AC5">
        <w:tc>
          <w:tcPr>
            <w:tcW w:w="1260" w:type="dxa"/>
            <w:vMerge w:val="restart"/>
            <w:vAlign w:val="center"/>
          </w:tcPr>
          <w:p w14:paraId="7A2B09C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Okamoto et al. 2007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69 Okamoto,T. 2007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0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602350F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3(22)</w:t>
            </w:r>
          </w:p>
          <w:p w14:paraId="45E5F1C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RT=11(7)</w:t>
            </w:r>
          </w:p>
          <w:p w14:paraId="2178C47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ART=11(7)</w:t>
            </w:r>
          </w:p>
          <w:p w14:paraId="31160863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1(8)</w:t>
            </w:r>
          </w:p>
        </w:tc>
        <w:tc>
          <w:tcPr>
            <w:tcW w:w="2070" w:type="dxa"/>
            <w:vAlign w:val="center"/>
          </w:tcPr>
          <w:p w14:paraId="354C7A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RT</w:t>
            </w:r>
          </w:p>
          <w:p w14:paraId="52101D8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3.6±3.4/62.5±2.2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4F4ABF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ART</w:t>
            </w:r>
          </w:p>
          <w:p w14:paraId="01B1E4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3.5±4.3/64.5±1.9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208A8C1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7E2CA1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BP, 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114CD69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8</w:t>
            </w:r>
          </w:p>
        </w:tc>
        <w:tc>
          <w:tcPr>
            <w:tcW w:w="2070" w:type="dxa"/>
            <w:vAlign w:val="center"/>
          </w:tcPr>
          <w:p w14:paraId="4BD1426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EE858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RT</w:t>
            </w:r>
          </w:p>
          <w:p w14:paraId="1A85406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505217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  <w:r w:rsidRPr="003C66FF">
              <w:rPr>
                <w:rFonts w:ascii="Arial" w:hAnsi="Arial"/>
                <w:sz w:val="16"/>
              </w:rPr>
              <w:t xml:space="preserve">, </w:t>
            </w:r>
          </w:p>
          <w:p w14:paraId="30E093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29A23A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unning</w:t>
            </w:r>
          </w:p>
          <w:p w14:paraId="5E55C5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B8E920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ART</w:t>
            </w:r>
          </w:p>
          <w:p w14:paraId="47844E16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9B4896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  <w:r w:rsidRPr="003C66FF">
              <w:rPr>
                <w:rFonts w:ascii="Arial" w:hAnsi="Arial"/>
                <w:sz w:val="16"/>
              </w:rPr>
              <w:t xml:space="preserve">, </w:t>
            </w:r>
          </w:p>
          <w:p w14:paraId="5E07B4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8A9E6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unning</w:t>
            </w:r>
          </w:p>
          <w:p w14:paraId="58F5C3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758606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4476534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650C0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RT</w:t>
            </w:r>
          </w:p>
          <w:p w14:paraId="618A53F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2C3D6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I: 80% 1RM </w:t>
            </w:r>
          </w:p>
          <w:p w14:paraId="7E13D5B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 sets of 8-10 reps, 7 exercises</w:t>
            </w:r>
          </w:p>
          <w:p w14:paraId="59FB32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  <w:p w14:paraId="14C5F6B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996812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ART</w:t>
            </w:r>
          </w:p>
          <w:p w14:paraId="6DE68C1D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09A1C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I: 80% 1RM </w:t>
            </w:r>
          </w:p>
          <w:p w14:paraId="7345921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 sets of 8-10 reps, 7 exercises</w:t>
            </w:r>
          </w:p>
          <w:p w14:paraId="4F02E3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  <w:p w14:paraId="3CE1B9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3AA76B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3D5FCF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RT</w:t>
            </w:r>
          </w:p>
          <w:p w14:paraId="0356ED3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8D7547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0</w:t>
            </w:r>
          </w:p>
          <w:p w14:paraId="37D0FC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6FCFB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RT vs Con</w:t>
            </w:r>
          </w:p>
          <w:p w14:paraId="4780603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22F81B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34EC6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ART</w:t>
            </w:r>
          </w:p>
          <w:p w14:paraId="2030B64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7CD84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2</w:t>
            </w:r>
          </w:p>
          <w:p w14:paraId="724EF04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9640D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ART vs Con</w:t>
            </w:r>
          </w:p>
          <w:p w14:paraId="6E6726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062B4A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D4826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49ACA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1</w:t>
            </w:r>
          </w:p>
          <w:p w14:paraId="4159AB7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2812B93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5818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RT</w:t>
            </w:r>
          </w:p>
          <w:p w14:paraId="5BA0410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DEAB4E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5</w:t>
            </w:r>
          </w:p>
          <w:p w14:paraId="2029FC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D014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RT vs Con</w:t>
            </w:r>
          </w:p>
          <w:p w14:paraId="1AA1EDB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51286A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694449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ART</w:t>
            </w:r>
          </w:p>
          <w:p w14:paraId="5117D32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A0B926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6</w:t>
            </w:r>
          </w:p>
          <w:p w14:paraId="48FB2A3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6905D4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ART vs Con</w:t>
            </w:r>
          </w:p>
          <w:p w14:paraId="4B57FF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2</w:t>
            </w:r>
          </w:p>
          <w:p w14:paraId="09E2882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8CFAE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5817FF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1</w:t>
            </w:r>
          </w:p>
          <w:p w14:paraId="5417656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209AC4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Vascul</w:t>
            </w:r>
            <w:r>
              <w:rPr>
                <w:rFonts w:ascii="Arial" w:hAnsi="Arial"/>
                <w:sz w:val="16"/>
              </w:rPr>
              <w:t>ar function pulse wave velocity</w:t>
            </w:r>
          </w:p>
        </w:tc>
        <w:tc>
          <w:tcPr>
            <w:tcW w:w="1170" w:type="dxa"/>
            <w:vMerge w:val="restart"/>
            <w:vAlign w:val="center"/>
          </w:tcPr>
          <w:p w14:paraId="6C768A5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1AA5FF6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5</w:t>
            </w:r>
          </w:p>
        </w:tc>
      </w:tr>
      <w:tr w:rsidR="00BC4AC5" w:rsidRPr="003C66FF" w14:paraId="1363D971" w14:textId="77777777" w:rsidTr="00BC4AC5">
        <w:tc>
          <w:tcPr>
            <w:tcW w:w="1260" w:type="dxa"/>
            <w:vMerge/>
            <w:vAlign w:val="center"/>
          </w:tcPr>
          <w:p w14:paraId="3A003B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3609DA5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3309DA0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BFE0EA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3.9±3.2/63.3±2.1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</w:tc>
        <w:tc>
          <w:tcPr>
            <w:tcW w:w="1350" w:type="dxa"/>
            <w:vAlign w:val="center"/>
          </w:tcPr>
          <w:p w14:paraId="7C848A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BP, 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03B2460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</w:t>
            </w:r>
          </w:p>
        </w:tc>
        <w:tc>
          <w:tcPr>
            <w:tcW w:w="4020" w:type="dxa"/>
            <w:gridSpan w:val="2"/>
            <w:vAlign w:val="center"/>
          </w:tcPr>
          <w:p w14:paraId="69358B3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62B269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vAlign w:val="center"/>
          </w:tcPr>
          <w:p w14:paraId="0074EF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211FC5F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5AF972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2EB666C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269092F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4B42FA1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78997C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Oliviera et al. 2012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95 deOliveira,V.N. 201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6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3405F9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2(14)</w:t>
            </w:r>
          </w:p>
          <w:p w14:paraId="479F200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0(6)</w:t>
            </w:r>
          </w:p>
          <w:p w14:paraId="3E9DA5E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2(8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0F19F0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06F884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132.5±15.8/86.2±9.1</w:t>
            </w:r>
          </w:p>
          <w:p w14:paraId="21CC858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E2B758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 xml:space="preserve"> 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244925B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539D8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732436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E503E5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I: lactate threshold </w:t>
            </w:r>
          </w:p>
          <w:p w14:paraId="0773DEA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3327B9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ing</w:t>
            </w:r>
          </w:p>
          <w:p w14:paraId="42BC73E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52B6234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0754A64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EB3BD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I: 50% 1RM </w:t>
            </w:r>
          </w:p>
          <w:p w14:paraId="706AD2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D24326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achine weights</w:t>
            </w:r>
          </w:p>
          <w:p w14:paraId="00AF19E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58815D0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75DAB2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-4.3</w:t>
            </w:r>
          </w:p>
          <w:p w14:paraId="61FFDA4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66C6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4DA8A2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3</w:t>
            </w:r>
          </w:p>
          <w:p w14:paraId="1EF39A1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26C4C7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FBE235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6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0C5F47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3E50A4F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-8.7</w:t>
            </w:r>
          </w:p>
          <w:p w14:paraId="36D52FC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96F14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8B2568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4CAD71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E51E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4DFD95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9.3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2AA0B7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Stress markers, metabolic control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72BB79E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1D403EC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1</w:t>
            </w:r>
          </w:p>
        </w:tc>
      </w:tr>
      <w:tr w:rsidR="00BC4AC5" w:rsidRPr="003C66FF" w14:paraId="195659BC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4F9412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7E8AF8C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476EA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51177B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5.8±16.2/85.0±6.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CEC6B0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4D1CC7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5F9DFFE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B6EC8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Glycemic control monitoring, disease management, stretching classes</w:t>
            </w:r>
          </w:p>
          <w:p w14:paraId="73FCE4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47E721E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90C719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3D6F4D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720013C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0803EAE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C3FFAE2" w14:textId="77777777" w:rsidTr="00BC4AC5">
        <w:tc>
          <w:tcPr>
            <w:tcW w:w="1260" w:type="dxa"/>
            <w:vMerge w:val="restart"/>
            <w:vAlign w:val="center"/>
          </w:tcPr>
          <w:p w14:paraId="20BD4A4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Opdenacker et al. 2007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365 Opdenacker,J. 201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1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18D75C7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80(90)</w:t>
            </w:r>
          </w:p>
          <w:p w14:paraId="1903E0F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=60(30)</w:t>
            </w:r>
          </w:p>
          <w:p w14:paraId="44D9DDA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=60(30)</w:t>
            </w:r>
          </w:p>
          <w:p w14:paraId="7519813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60(30)</w:t>
            </w:r>
          </w:p>
        </w:tc>
        <w:tc>
          <w:tcPr>
            <w:tcW w:w="2070" w:type="dxa"/>
            <w:vAlign w:val="center"/>
          </w:tcPr>
          <w:p w14:paraId="6E803A7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484F7BF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4.8±2.3/86.6±1.3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2C54588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3AD4EEB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8.6±2.3/87.9±1.3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15D59F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3F63D26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 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Merge w:val="restart"/>
            <w:vAlign w:val="center"/>
          </w:tcPr>
          <w:p w14:paraId="738ACA4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2070" w:type="dxa"/>
            <w:vAlign w:val="center"/>
          </w:tcPr>
          <w:p w14:paraId="2E7FB7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AF86E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0CD86C1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.5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5B6C2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5% HRR, moderate to vigorous</w:t>
            </w:r>
          </w:p>
          <w:p w14:paraId="2F408DC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-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A8BBF3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, walk, cycle, step, swim</w:t>
            </w:r>
          </w:p>
          <w:p w14:paraId="3E339C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D0641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541ABEAA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home-based</w:t>
            </w:r>
          </w:p>
          <w:p w14:paraId="21115CB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at increased heart rate</w:t>
            </w:r>
          </w:p>
          <w:p w14:paraId="321FCED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NR</w:t>
            </w:r>
          </w:p>
          <w:p w14:paraId="094E3A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, walk, cycle, step, swim</w:t>
            </w:r>
          </w:p>
          <w:p w14:paraId="1923AC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088E59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57FD3DB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.5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9359EA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, 10RM</w:t>
            </w:r>
          </w:p>
          <w:p w14:paraId="09151CB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-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9FBE92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esistance bands</w:t>
            </w:r>
          </w:p>
          <w:p w14:paraId="202C785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511DFD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79C568C9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home-based</w:t>
            </w:r>
          </w:p>
          <w:p w14:paraId="2551E8D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increased heart rate</w:t>
            </w:r>
          </w:p>
          <w:p w14:paraId="525F84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NR</w:t>
            </w:r>
          </w:p>
          <w:p w14:paraId="356F271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resistance exercise”</w:t>
            </w:r>
          </w:p>
          <w:p w14:paraId="043B961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7CF8D5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2578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457CB3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0</w:t>
            </w:r>
          </w:p>
          <w:p w14:paraId="5BF3387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CAFD8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326C45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7EC0D66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6EDD9D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2DCB4F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9</w:t>
            </w:r>
          </w:p>
          <w:p w14:paraId="6BA62F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857EE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5962483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5</w:t>
            </w:r>
          </w:p>
          <w:p w14:paraId="2A7A7B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7CF2C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1F9DCC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3</w:t>
            </w:r>
          </w:p>
        </w:tc>
        <w:tc>
          <w:tcPr>
            <w:tcW w:w="720" w:type="dxa"/>
            <w:vMerge w:val="restart"/>
            <w:vAlign w:val="center"/>
          </w:tcPr>
          <w:p w14:paraId="09978FB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72308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35BBC5D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-</w:t>
            </w:r>
            <w:r>
              <w:rPr>
                <w:rFonts w:ascii="Arial" w:hAnsi="Arial"/>
                <w:sz w:val="16"/>
              </w:rPr>
              <w:t>5.9</w:t>
            </w:r>
          </w:p>
          <w:p w14:paraId="7FA0AD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2EF72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6ECB7F0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0FD5522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5BCE8D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3B3DA8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2</w:t>
            </w:r>
          </w:p>
          <w:p w14:paraId="4772032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BF0E9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6437119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3</w:t>
            </w:r>
          </w:p>
          <w:p w14:paraId="2FABEEA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F074F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0C3BC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9</w:t>
            </w:r>
          </w:p>
        </w:tc>
        <w:tc>
          <w:tcPr>
            <w:tcW w:w="1080" w:type="dxa"/>
            <w:vMerge w:val="restart"/>
            <w:vAlign w:val="center"/>
          </w:tcPr>
          <w:p w14:paraId="6022C70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 risk factors</w:t>
            </w:r>
          </w:p>
        </w:tc>
        <w:tc>
          <w:tcPr>
            <w:tcW w:w="1170" w:type="dxa"/>
            <w:vMerge w:val="restart"/>
            <w:vAlign w:val="center"/>
          </w:tcPr>
          <w:p w14:paraId="313A133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1BFEE26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5</w:t>
            </w:r>
          </w:p>
        </w:tc>
      </w:tr>
      <w:tr w:rsidR="00BC4AC5" w:rsidRPr="003C66FF" w14:paraId="211D23DF" w14:textId="77777777" w:rsidTr="00BC4AC5">
        <w:tc>
          <w:tcPr>
            <w:tcW w:w="1260" w:type="dxa"/>
            <w:vMerge/>
            <w:vAlign w:val="center"/>
          </w:tcPr>
          <w:p w14:paraId="5D8880C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58C2040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2620517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40E0FC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3.1±2.2/84.5±1.2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</w:tc>
        <w:tc>
          <w:tcPr>
            <w:tcW w:w="1350" w:type="dxa"/>
            <w:vAlign w:val="center"/>
          </w:tcPr>
          <w:p w14:paraId="1246407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Merge/>
            <w:vAlign w:val="center"/>
          </w:tcPr>
          <w:p w14:paraId="2C22C28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4020" w:type="dxa"/>
            <w:gridSpan w:val="2"/>
            <w:vAlign w:val="center"/>
          </w:tcPr>
          <w:p w14:paraId="4C8DBD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4BC74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7CD059A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600C556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543616E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3A189F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5DA1B76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2005FF3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029070E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75F5E6A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Opperman et al. 2012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213 -OPPERMAN,MARLENEC. [No Information]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066F4F">
              <w:rPr>
                <w:rFonts w:ascii="Arial" w:hAnsi="Arial" w:cs="Arial"/>
                <w:sz w:val="16"/>
              </w:rPr>
              <w:t>(1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759E3077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50B62E0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1(0)</w:t>
            </w:r>
          </w:p>
          <w:p w14:paraId="7811AD6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=16(0)</w:t>
            </w:r>
          </w:p>
          <w:p w14:paraId="5936D60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=16(0)</w:t>
            </w:r>
          </w:p>
          <w:p w14:paraId="27BCF98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9(0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7BE3C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15E1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7A69B3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0.1±9.8/87.2±5.5</w:t>
            </w:r>
          </w:p>
          <w:p w14:paraId="440CCF6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3A7D391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0.1±11.6/86.1±7.5</w:t>
            </w:r>
          </w:p>
          <w:p w14:paraId="7105358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FE338A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7B01834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41663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A0393C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2648DA4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3EA132E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60-8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55EEB98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25161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aerobic exercise”</w:t>
            </w:r>
          </w:p>
          <w:p w14:paraId="471112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4FB45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66A5D15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25C8CB7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60-8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338EEB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D00733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aerobic exercise”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65513D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B24C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6B2D5F8D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6B7A61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60-85% 10RM</w:t>
            </w:r>
          </w:p>
          <w:p w14:paraId="0E6AF88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8CC18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resistance exercise”</w:t>
            </w:r>
          </w:p>
          <w:p w14:paraId="08E4E81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0A8390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609FD139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E2A6D31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60-85% 10RM</w:t>
            </w:r>
          </w:p>
          <w:p w14:paraId="6CABE9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A35918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resistance exercise”</w:t>
            </w:r>
          </w:p>
          <w:p w14:paraId="141CAE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2B4FEE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8D6E2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30C8DF7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7</w:t>
            </w:r>
          </w:p>
          <w:p w14:paraId="25326C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846BE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652D6E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1</w:t>
            </w:r>
          </w:p>
          <w:p w14:paraId="1AF67F4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D7C68E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28D2528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27B48D1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49462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5BA6B5B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2596089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D4844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EE2DE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607AC3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60B093F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2A45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7DAD8BC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0.4</w:t>
            </w:r>
          </w:p>
          <w:p w14:paraId="05D7E1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E388D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4506B87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6</w:t>
            </w:r>
          </w:p>
          <w:p w14:paraId="2DDF84D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2F753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153B7B4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3</w:t>
            </w:r>
          </w:p>
          <w:p w14:paraId="25F588F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79375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4F03CB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5F9DA49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BF638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25B3BB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4</w:t>
            </w:r>
          </w:p>
          <w:p w14:paraId="310EC25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1E43060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modynamic parameters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0C4B4D1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3FD9C36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5</w:t>
            </w:r>
          </w:p>
        </w:tc>
      </w:tr>
      <w:tr w:rsidR="00BC4AC5" w:rsidRPr="003C66FF" w14:paraId="00699118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61005B0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65B03B0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4D5A3E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02FDDAB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5.8±15.5/87.2±8.3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FBD6E3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013ACB0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478B33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24056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3955A89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26314E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4C9672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42BC730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5296DB5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5583A86B" w14:textId="77777777" w:rsidTr="00BC4AC5">
        <w:tc>
          <w:tcPr>
            <w:tcW w:w="1260" w:type="dxa"/>
            <w:vMerge w:val="restart"/>
            <w:vAlign w:val="center"/>
          </w:tcPr>
          <w:p w14:paraId="6CEFFC3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Pantelic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94 Pantelic,S. 201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2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4DAABFA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60(0)</w:t>
            </w:r>
          </w:p>
          <w:p w14:paraId="2A87B92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0(0)</w:t>
            </w:r>
          </w:p>
          <w:p w14:paraId="33D698D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30(0)</w:t>
            </w:r>
          </w:p>
        </w:tc>
        <w:tc>
          <w:tcPr>
            <w:tcW w:w="2070" w:type="dxa"/>
            <w:vAlign w:val="center"/>
          </w:tcPr>
          <w:p w14:paraId="4AB2F04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4DB8FB7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0.3±16.6/80.6±9.6</w:t>
            </w:r>
          </w:p>
          <w:p w14:paraId="4C948B2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79AB3F7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39AEB27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3</w:t>
            </w:r>
          </w:p>
        </w:tc>
        <w:tc>
          <w:tcPr>
            <w:tcW w:w="2070" w:type="dxa"/>
            <w:vAlign w:val="center"/>
          </w:tcPr>
          <w:p w14:paraId="7E0056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E0017A4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7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497E797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55-7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229C4CD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13BDA4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</w:t>
            </w:r>
          </w:p>
        </w:tc>
        <w:tc>
          <w:tcPr>
            <w:tcW w:w="1950" w:type="dxa"/>
            <w:vAlign w:val="center"/>
          </w:tcPr>
          <w:p w14:paraId="50317B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56C44C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7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596A482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calisthenics</w:t>
            </w:r>
          </w:p>
          <w:p w14:paraId="2F320DD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5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E4A638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alisthenics</w:t>
            </w:r>
          </w:p>
        </w:tc>
        <w:tc>
          <w:tcPr>
            <w:tcW w:w="720" w:type="dxa"/>
            <w:vMerge w:val="restart"/>
            <w:vAlign w:val="center"/>
          </w:tcPr>
          <w:p w14:paraId="76D7F04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29B84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C8F1F3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0</w:t>
            </w:r>
          </w:p>
          <w:p w14:paraId="59AE17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C5167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1FB04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25EAA0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50B75E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3B714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3</w:t>
            </w:r>
          </w:p>
          <w:p w14:paraId="71AACB8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404E9E1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1373B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C4AA5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8</w:t>
            </w:r>
          </w:p>
          <w:p w14:paraId="16C3675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5F7D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275D45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404AAD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BE80E5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079DFA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0</w:t>
            </w:r>
          </w:p>
          <w:p w14:paraId="3E85627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1E1FE29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ardio respiratory fitness</w:t>
            </w:r>
          </w:p>
        </w:tc>
        <w:tc>
          <w:tcPr>
            <w:tcW w:w="1170" w:type="dxa"/>
            <w:vMerge w:val="restart"/>
            <w:vAlign w:val="center"/>
          </w:tcPr>
          <w:p w14:paraId="4844E03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155ABFF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2626730A" w14:textId="77777777" w:rsidTr="00BC4AC5">
        <w:tc>
          <w:tcPr>
            <w:tcW w:w="1260" w:type="dxa"/>
            <w:vMerge/>
            <w:vAlign w:val="center"/>
          </w:tcPr>
          <w:p w14:paraId="36E0FF7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70B555F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77AFC7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D84C9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2.0±13.0/83.3±8.0</w:t>
            </w:r>
          </w:p>
        </w:tc>
        <w:tc>
          <w:tcPr>
            <w:tcW w:w="1350" w:type="dxa"/>
            <w:vAlign w:val="center"/>
          </w:tcPr>
          <w:p w14:paraId="5A31F05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VD (100)</w:t>
            </w:r>
          </w:p>
        </w:tc>
        <w:tc>
          <w:tcPr>
            <w:tcW w:w="750" w:type="dxa"/>
            <w:vAlign w:val="center"/>
          </w:tcPr>
          <w:p w14:paraId="48DD003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</w:t>
            </w:r>
          </w:p>
        </w:tc>
        <w:tc>
          <w:tcPr>
            <w:tcW w:w="4020" w:type="dxa"/>
            <w:gridSpan w:val="2"/>
            <w:vAlign w:val="center"/>
          </w:tcPr>
          <w:p w14:paraId="615EC9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C55B2F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EBFF4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Usual drug therapy</w:t>
            </w:r>
          </w:p>
          <w:p w14:paraId="3503027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4F81BA3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ED0970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633FE9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25E21FB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6EE6C52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45A7E9D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2C18028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Petraki et al. 2008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93 Petraki,M. 2008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3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024C75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3(11)</w:t>
            </w:r>
          </w:p>
          <w:p w14:paraId="0E00EC9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2(7)</w:t>
            </w:r>
          </w:p>
          <w:p w14:paraId="548214D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1(4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D66FCE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300567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137.2±16.7/82.9±9.3</w:t>
            </w:r>
          </w:p>
          <w:p w14:paraId="0F01464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EF1FD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CKD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487396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8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2B1899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FF86502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747E0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13 Borg RPE scale</w:t>
            </w:r>
          </w:p>
          <w:p w14:paraId="7B8CF72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9F38F0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3FC3E2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8E58BF1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936815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theraband MET</w:t>
            </w:r>
          </w:p>
          <w:p w14:paraId="3B0C591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3C3B96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esistance band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66AD69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A806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3A0327E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8</w:t>
            </w:r>
          </w:p>
          <w:p w14:paraId="261F6E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E15E6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6EEA7C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6</w:t>
            </w:r>
          </w:p>
          <w:p w14:paraId="4CA820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90388B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7A1FC2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2</w:t>
            </w:r>
          </w:p>
          <w:p w14:paraId="2C5231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683AB42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1E6A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3CE98A8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3</w:t>
            </w:r>
          </w:p>
          <w:p w14:paraId="6673E31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DC9E5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8B40C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9</w:t>
            </w:r>
          </w:p>
          <w:p w14:paraId="0E529B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21D7C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0448AD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4</w:t>
            </w:r>
          </w:p>
          <w:p w14:paraId="308ED7A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72F33BE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Baroreflex sensitivity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784E669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 xml:space="preserve">Yes 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72C2559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15590687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EB8112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676968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E7A7E7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3C5223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5.7±16.1/83.6±7.9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61C32B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KD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72D2674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8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0CCFFB1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1E13A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890748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38D39DE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295CD97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6A0EA4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4EDA39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24D6BA9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5CC1E41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3E16B2AB" w14:textId="77777777" w:rsidTr="00BC4AC5">
        <w:tc>
          <w:tcPr>
            <w:tcW w:w="1260" w:type="dxa"/>
            <w:vMerge w:val="restart"/>
            <w:vAlign w:val="center"/>
          </w:tcPr>
          <w:p w14:paraId="135C224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Puggard et al. 2000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49 Puggaard,L. 2000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4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509C420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6(36)</w:t>
            </w:r>
          </w:p>
          <w:p w14:paraId="159DFBE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2(22)</w:t>
            </w:r>
          </w:p>
          <w:p w14:paraId="68D4D1C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4(14)</w:t>
            </w:r>
          </w:p>
        </w:tc>
        <w:tc>
          <w:tcPr>
            <w:tcW w:w="2070" w:type="dxa"/>
            <w:vAlign w:val="center"/>
          </w:tcPr>
          <w:p w14:paraId="4781E1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5CBC27EE" w14:textId="77777777" w:rsidR="00BC4AC5" w:rsidRPr="007F5CF9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>
              <w:rPr>
                <w:rFonts w:ascii="Arial" w:hAnsi="Arial"/>
                <w:sz w:val="16"/>
              </w:rPr>
              <w:t>161.0 (</w:t>
            </w:r>
            <w:r w:rsidRPr="003C66FF">
              <w:rPr>
                <w:rFonts w:ascii="Arial" w:hAnsi="Arial"/>
                <w:sz w:val="16"/>
              </w:rPr>
              <w:t>130-197)/84.0(62-113)</w:t>
            </w:r>
            <w:r>
              <w:rPr>
                <w:rFonts w:ascii="Arial" w:hAnsi="Arial"/>
                <w:sz w:val="16"/>
                <w:vertAlign w:val="superscript"/>
              </w:rPr>
              <w:t>%</w:t>
            </w:r>
          </w:p>
          <w:p w14:paraId="3954AD21" w14:textId="77777777" w:rsidR="00BC4AC5" w:rsidRPr="007F5CF9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</w:p>
        </w:tc>
        <w:tc>
          <w:tcPr>
            <w:tcW w:w="1350" w:type="dxa"/>
            <w:vAlign w:val="center"/>
          </w:tcPr>
          <w:p w14:paraId="0082926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2C370A8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32</w:t>
            </w:r>
          </w:p>
        </w:tc>
        <w:tc>
          <w:tcPr>
            <w:tcW w:w="2070" w:type="dxa"/>
            <w:vAlign w:val="center"/>
          </w:tcPr>
          <w:p w14:paraId="569ABA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8E70D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F8731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30650092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1-7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DD39D22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69% VO</w:t>
            </w:r>
            <w:r w:rsidRPr="003C66FF">
              <w:rPr>
                <w:rFonts w:ascii="Arial" w:hAnsi="Arial"/>
                <w:sz w:val="16"/>
                <w:vertAlign w:val="subscript"/>
              </w:rPr>
              <w:t>2max</w:t>
            </w:r>
          </w:p>
          <w:p w14:paraId="2A3FEE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NR</w:t>
            </w:r>
          </w:p>
          <w:p w14:paraId="71B72DF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</w:t>
            </w:r>
          </w:p>
        </w:tc>
        <w:tc>
          <w:tcPr>
            <w:tcW w:w="1950" w:type="dxa"/>
            <w:vAlign w:val="center"/>
          </w:tcPr>
          <w:p w14:paraId="1B6A49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79269F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6F851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F5484CB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1-7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8771699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69% MVC</w:t>
            </w:r>
          </w:p>
          <w:p w14:paraId="5BAA9D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NR</w:t>
            </w:r>
          </w:p>
          <w:p w14:paraId="3B6B56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resistance exercise”</w:t>
            </w:r>
          </w:p>
        </w:tc>
        <w:tc>
          <w:tcPr>
            <w:tcW w:w="720" w:type="dxa"/>
            <w:vMerge w:val="restart"/>
            <w:vAlign w:val="center"/>
          </w:tcPr>
          <w:p w14:paraId="1FEA3CD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2CCAD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96E5F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A54FFD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39E79D7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91C21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3CED1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8</w:t>
            </w:r>
          </w:p>
          <w:p w14:paraId="7038C4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CE513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B34637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73D9234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C2B1A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4C956A6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B1EEC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8</w:t>
            </w:r>
          </w:p>
          <w:p w14:paraId="0C6C34C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E305E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0A349A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8</w:t>
            </w:r>
          </w:p>
          <w:p w14:paraId="634E2F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8760F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9A036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</w:tc>
        <w:tc>
          <w:tcPr>
            <w:tcW w:w="1080" w:type="dxa"/>
            <w:vMerge w:val="restart"/>
            <w:vAlign w:val="center"/>
          </w:tcPr>
          <w:p w14:paraId="42690A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aximal oxygen uptake, muscle strength, walking speed</w:t>
            </w:r>
          </w:p>
        </w:tc>
        <w:tc>
          <w:tcPr>
            <w:tcW w:w="1170" w:type="dxa"/>
            <w:vMerge w:val="restart"/>
            <w:vAlign w:val="center"/>
          </w:tcPr>
          <w:p w14:paraId="52B9456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28A787E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9</w:t>
            </w:r>
          </w:p>
        </w:tc>
      </w:tr>
      <w:tr w:rsidR="00BC4AC5" w:rsidRPr="003C66FF" w14:paraId="4068135A" w14:textId="77777777" w:rsidTr="00BC4AC5">
        <w:tc>
          <w:tcPr>
            <w:tcW w:w="1260" w:type="dxa"/>
            <w:vMerge/>
            <w:vAlign w:val="center"/>
          </w:tcPr>
          <w:p w14:paraId="07D1119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7A9D25B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79BD0FC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65145DB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53(114-190)/77(61-92)</w:t>
            </w:r>
            <w:r>
              <w:rPr>
                <w:rFonts w:ascii="Arial" w:hAnsi="Arial"/>
                <w:sz w:val="16"/>
                <w:vertAlign w:val="superscript"/>
              </w:rPr>
              <w:t>%</w:t>
            </w:r>
          </w:p>
        </w:tc>
        <w:tc>
          <w:tcPr>
            <w:tcW w:w="1350" w:type="dxa"/>
            <w:vAlign w:val="center"/>
          </w:tcPr>
          <w:p w14:paraId="595C87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4DBBBF8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2</w:t>
            </w:r>
          </w:p>
        </w:tc>
        <w:tc>
          <w:tcPr>
            <w:tcW w:w="4020" w:type="dxa"/>
            <w:gridSpan w:val="2"/>
            <w:vAlign w:val="center"/>
          </w:tcPr>
          <w:p w14:paraId="36AFEF5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7CDCA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F28DD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6DB4863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418E1E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043082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53FEB3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6D34E24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20D9038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6461D06A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73BB32F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F9F34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B4AF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3CE2A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46554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042692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EC7AC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D2E5CC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A9813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CF66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Riess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159 Riess,K.J. 2014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5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429B89C6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4014BE4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20C9574D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726E6E8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5A754C7D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61043B1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1(17)</w:t>
            </w:r>
          </w:p>
          <w:p w14:paraId="7A5AC4F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6(8)</w:t>
            </w:r>
          </w:p>
          <w:p w14:paraId="0743A7C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5(9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9893C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0DF794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83CCA0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1E2BB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380749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05553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1A2033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61C9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558B0E2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0.4±12.2/76.0±7.4</w:t>
            </w:r>
          </w:p>
          <w:p w14:paraId="52AB2F0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C3834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345D0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84D7A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5F2AB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0F5F33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8044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1DCFCD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DC81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686F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KD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C84491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9F544E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160752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C7B5E5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3DE1AB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AB4081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7A849B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E2154C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FBF8D2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296BF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45082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F5676A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3124D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3495F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C6B37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447C4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65FCC97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8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743883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7259CE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cycle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39020C5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A009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A1C6C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554F3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18E7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73C53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16105A0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221ABA1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61% 1RM</w:t>
            </w:r>
          </w:p>
          <w:p w14:paraId="10C23D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6CD3E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0AD62E5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BCA71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162A4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4F797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3F44FB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EA38FE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3D55A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5B0C9DB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5</w:t>
            </w:r>
          </w:p>
          <w:p w14:paraId="0E0B5B0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4AF3A4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15BE5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2D74B7D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BD4C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621615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9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99F7F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EB1CE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4BFB33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4BFA4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2CD952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E053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FF0879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98F2C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3</w:t>
            </w:r>
          </w:p>
          <w:p w14:paraId="04BBAE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2C0B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7C376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4</w:t>
            </w:r>
          </w:p>
          <w:p w14:paraId="30A28CB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6FCF1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0CB29A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2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5D09C26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A7503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08A4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98CED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435DB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46E8F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0782B9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Exercise capacity, muscle strength, quality of life, body composition, CVD risk</w:t>
            </w:r>
          </w:p>
          <w:p w14:paraId="0D2DCD3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3126DD7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B0B35A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81671E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01C9F2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511AA9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1CB9CB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B47AAD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771C0D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1FFBD9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B1825C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686D8BC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D97EDF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891F28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212FDC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D9EFDC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77BB65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00F97D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140608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DC403F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3D819C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27DAF3D7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17856CA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74A5AC43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2CE7AA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64348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7.3±18.0/76.6±8.9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E4A0A6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KD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97DA41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140C4F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753099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A2C34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A29B5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D12EF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5A8D8EF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3B222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63F384D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103D02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0F88734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00BB2DD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7D0686B" w14:textId="77777777" w:rsidTr="00BC4AC5">
        <w:tc>
          <w:tcPr>
            <w:tcW w:w="1260" w:type="dxa"/>
            <w:vMerge w:val="restart"/>
            <w:vAlign w:val="center"/>
          </w:tcPr>
          <w:p w14:paraId="15C94B5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eo et al. 2010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203 Seo,D.I. 2010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6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665AF09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5(15)</w:t>
            </w:r>
          </w:p>
          <w:p w14:paraId="49CE00E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8(8)</w:t>
            </w:r>
          </w:p>
          <w:p w14:paraId="7F0681A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7(7)</w:t>
            </w:r>
          </w:p>
        </w:tc>
        <w:tc>
          <w:tcPr>
            <w:tcW w:w="2070" w:type="dxa"/>
            <w:vAlign w:val="center"/>
          </w:tcPr>
          <w:p w14:paraId="37A9B4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0471CC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6.5±14.4/86.5±11.7</w:t>
            </w:r>
          </w:p>
          <w:p w14:paraId="1CB4E1E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624A44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563426C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Align w:val="center"/>
          </w:tcPr>
          <w:p w14:paraId="29C015BB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90E69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% HRR</w:t>
            </w:r>
          </w:p>
          <w:p w14:paraId="48EB46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4EC5E9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aerobics</w:t>
            </w:r>
          </w:p>
        </w:tc>
        <w:tc>
          <w:tcPr>
            <w:tcW w:w="1950" w:type="dxa"/>
            <w:vAlign w:val="center"/>
          </w:tcPr>
          <w:p w14:paraId="7AF460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C13C7DB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DE6C6B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% 1RM</w:t>
            </w:r>
          </w:p>
          <w:p w14:paraId="49634AF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3 sets of 8 reps, 8 exercises</w:t>
            </w:r>
          </w:p>
          <w:p w14:paraId="01403EA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achine weights</w:t>
            </w:r>
          </w:p>
        </w:tc>
        <w:tc>
          <w:tcPr>
            <w:tcW w:w="720" w:type="dxa"/>
            <w:vMerge w:val="restart"/>
            <w:vAlign w:val="center"/>
          </w:tcPr>
          <w:p w14:paraId="18B03A6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BC471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0FF6CD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8</w:t>
            </w:r>
          </w:p>
          <w:p w14:paraId="21FF80D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FDD6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22545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4</w:t>
            </w:r>
          </w:p>
          <w:p w14:paraId="4AED8B0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FA8A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7AC4B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3</w:t>
            </w:r>
          </w:p>
          <w:p w14:paraId="37D9ED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3E82E70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EE67A5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AF06AA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7</w:t>
            </w:r>
          </w:p>
          <w:p w14:paraId="64380C4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3B5BC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13BC6C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4D461EC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16B71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07BCE0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3</w:t>
            </w:r>
          </w:p>
          <w:p w14:paraId="289C552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107BE5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Growth Hormone</w:t>
            </w:r>
          </w:p>
        </w:tc>
        <w:tc>
          <w:tcPr>
            <w:tcW w:w="1170" w:type="dxa"/>
            <w:vMerge w:val="restart"/>
            <w:vAlign w:val="center"/>
          </w:tcPr>
          <w:p w14:paraId="7C23426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6FB6831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5</w:t>
            </w:r>
          </w:p>
        </w:tc>
      </w:tr>
      <w:tr w:rsidR="00BC4AC5" w:rsidRPr="003C66FF" w14:paraId="4A7FE924" w14:textId="77777777" w:rsidTr="00BC4AC5">
        <w:tc>
          <w:tcPr>
            <w:tcW w:w="1260" w:type="dxa"/>
            <w:vMerge/>
            <w:vAlign w:val="center"/>
          </w:tcPr>
          <w:p w14:paraId="2142A0F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14262A9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173D2D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11A06C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2.0±13.8/87.3±10.0</w:t>
            </w:r>
          </w:p>
        </w:tc>
        <w:tc>
          <w:tcPr>
            <w:tcW w:w="1350" w:type="dxa"/>
            <w:vAlign w:val="center"/>
          </w:tcPr>
          <w:p w14:paraId="7E83895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1737ADA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vAlign w:val="center"/>
          </w:tcPr>
          <w:p w14:paraId="4E0DFF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A208856" w14:textId="77777777" w:rsidR="00BC4AC5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>
              <w:rPr>
                <w:rFonts w:ascii="Arial" w:hAnsi="Arial"/>
                <w:sz w:val="16"/>
              </w:rPr>
              <w:t xml:space="preserve">Flexibility exercise program, </w:t>
            </w:r>
            <w:r w:rsidRPr="003C66FF">
              <w:rPr>
                <w:rFonts w:ascii="Arial" w:hAnsi="Arial"/>
                <w:sz w:val="16"/>
              </w:rPr>
              <w:t>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D1AFF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2FBBE9B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5702DEA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2425D6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5A9F572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2DDE76C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6371066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281FE80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eo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202 Seo,D.I. 201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7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B1598E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0(20)</w:t>
            </w:r>
          </w:p>
          <w:p w14:paraId="3698BF5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0(10)</w:t>
            </w:r>
          </w:p>
          <w:p w14:paraId="1CF2825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0(10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E7F33D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0F4E96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1.2±8.0/72.8±10.7</w:t>
            </w:r>
          </w:p>
          <w:p w14:paraId="1EAB82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4C18B7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000FC21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796149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39FF690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AC2CB8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% HRR</w:t>
            </w:r>
          </w:p>
          <w:p w14:paraId="5E07C6D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6B65535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unning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293C2EB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4D9F09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7EF81D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A55A6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%HRR</w:t>
            </w:r>
          </w:p>
          <w:p w14:paraId="42ED8E3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resistance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3 sets of 10 reps</w:t>
            </w:r>
          </w:p>
          <w:p w14:paraId="2E75E2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esistance exercise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7B81C7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CDF43C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4</w:t>
            </w:r>
          </w:p>
          <w:p w14:paraId="5C383F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E9D8C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A2E807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4</w:t>
            </w:r>
          </w:p>
          <w:p w14:paraId="75025EC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FA7EB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2DCE41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0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6F28031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D0AE83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2</w:t>
            </w:r>
          </w:p>
          <w:p w14:paraId="567C52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A67EA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FA7650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4</w:t>
            </w:r>
          </w:p>
          <w:p w14:paraId="53DBC45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1080EC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D2AD1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2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0EA424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Visfatin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4A08694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3FBCB9F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1</w:t>
            </w:r>
          </w:p>
        </w:tc>
      </w:tr>
      <w:tr w:rsidR="00BC4AC5" w:rsidRPr="003C66FF" w14:paraId="4CD0D7BA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497CE0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56BBECA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273929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6CAD03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9.9±9.8/72.8±10.7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DA1C9E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52CACB0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48DBA2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D05968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4A6D1A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569BAFD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2DB4FE8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139568D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65E309B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51F8B1F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5611BC7E" w14:textId="77777777" w:rsidTr="00BC4AC5">
        <w:tc>
          <w:tcPr>
            <w:tcW w:w="1260" w:type="dxa"/>
            <w:vMerge w:val="restart"/>
            <w:vAlign w:val="center"/>
          </w:tcPr>
          <w:p w14:paraId="02F0E9D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Shaw et al. 2010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98 Shaw,I. 2010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8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6F47ACD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5(0)</w:t>
            </w:r>
          </w:p>
          <w:p w14:paraId="2BBE250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3(0)</w:t>
            </w:r>
          </w:p>
          <w:p w14:paraId="38A01AA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2(0)</w:t>
            </w:r>
          </w:p>
        </w:tc>
        <w:tc>
          <w:tcPr>
            <w:tcW w:w="2070" w:type="dxa"/>
            <w:vAlign w:val="center"/>
          </w:tcPr>
          <w:p w14:paraId="712B0B3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B5B71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1.54±9.28/NR</w:t>
            </w:r>
          </w:p>
          <w:p w14:paraId="1E2CF1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3D26572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02EB52C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2070" w:type="dxa"/>
            <w:vAlign w:val="center"/>
          </w:tcPr>
          <w:p w14:paraId="18D493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E2CBB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1F081D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286E6E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75%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5C54DF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2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3F0AF7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treadmill, cycle ergometer, stepping</w:t>
            </w:r>
          </w:p>
          <w:p w14:paraId="22C084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4E9B80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EA0532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7A2F18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60-75% 1RM</w:t>
            </w:r>
          </w:p>
          <w:p w14:paraId="3117E9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2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resistance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7D56ABB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achine weights</w:t>
            </w:r>
          </w:p>
          <w:p w14:paraId="01057A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4A4A61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7AAA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56DDC1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-9.9</w:t>
            </w:r>
            <w:r>
              <w:rPr>
                <w:rFonts w:ascii="Arial" w:hAnsi="Arial"/>
                <w:sz w:val="16"/>
              </w:rPr>
              <w:t>*</w:t>
            </w:r>
          </w:p>
          <w:p w14:paraId="144D96D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FA0973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4ED5DC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4</w:t>
            </w:r>
          </w:p>
          <w:p w14:paraId="7D675B5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1285ED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4CC36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4.4</w:t>
            </w:r>
          </w:p>
        </w:tc>
        <w:tc>
          <w:tcPr>
            <w:tcW w:w="720" w:type="dxa"/>
            <w:vMerge w:val="restart"/>
            <w:vAlign w:val="center"/>
          </w:tcPr>
          <w:p w14:paraId="294459E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R</w:t>
            </w:r>
          </w:p>
        </w:tc>
        <w:tc>
          <w:tcPr>
            <w:tcW w:w="1080" w:type="dxa"/>
            <w:vMerge w:val="restart"/>
            <w:vAlign w:val="center"/>
          </w:tcPr>
          <w:p w14:paraId="3E3A3C8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B30214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ramingham Heart Risk Scores</w:t>
            </w:r>
          </w:p>
        </w:tc>
        <w:tc>
          <w:tcPr>
            <w:tcW w:w="1170" w:type="dxa"/>
            <w:vMerge w:val="restart"/>
            <w:vAlign w:val="center"/>
          </w:tcPr>
          <w:p w14:paraId="60788A7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0B65A90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2</w:t>
            </w:r>
          </w:p>
        </w:tc>
      </w:tr>
      <w:tr w:rsidR="00BC4AC5" w:rsidRPr="003C66FF" w14:paraId="32472AE2" w14:textId="77777777" w:rsidTr="00BC4AC5">
        <w:tc>
          <w:tcPr>
            <w:tcW w:w="1260" w:type="dxa"/>
            <w:vMerge/>
            <w:vAlign w:val="center"/>
          </w:tcPr>
          <w:p w14:paraId="017916E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1D70495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77B9D1D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EB3FE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2.0±5.72/NR</w:t>
            </w:r>
          </w:p>
        </w:tc>
        <w:tc>
          <w:tcPr>
            <w:tcW w:w="1350" w:type="dxa"/>
            <w:vAlign w:val="center"/>
          </w:tcPr>
          <w:p w14:paraId="4A388C5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766C8C6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6</w:t>
            </w:r>
          </w:p>
        </w:tc>
        <w:tc>
          <w:tcPr>
            <w:tcW w:w="4020" w:type="dxa"/>
            <w:gridSpan w:val="2"/>
            <w:vAlign w:val="center"/>
          </w:tcPr>
          <w:p w14:paraId="3D53C2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14C57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78D58E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3CCF86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59613E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02A8E87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24E9BBE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35DB1F2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59F22F4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F44E2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hin et al. 2009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691 Shin,K.R. 2009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49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40AECCD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=60 (60</w:t>
            </w:r>
            <w:r w:rsidRPr="003C66FF">
              <w:rPr>
                <w:rFonts w:ascii="Arial" w:hAnsi="Arial"/>
                <w:sz w:val="16"/>
              </w:rPr>
              <w:t>)</w:t>
            </w:r>
          </w:p>
          <w:p w14:paraId="0CF4D66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7D305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0</w:t>
            </w:r>
            <w:r>
              <w:rPr>
                <w:rFonts w:ascii="Arial" w:hAnsi="Arial"/>
                <w:sz w:val="16"/>
              </w:rPr>
              <w:t>(30)</w:t>
            </w:r>
          </w:p>
          <w:p w14:paraId="658C299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D24447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30</w:t>
            </w:r>
            <w:r>
              <w:rPr>
                <w:rFonts w:ascii="Arial" w:hAnsi="Arial"/>
                <w:sz w:val="16"/>
              </w:rPr>
              <w:t>(30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364904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43FFF35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0.0±16.5/88.2±13.5</w:t>
            </w:r>
          </w:p>
          <w:p w14:paraId="4D2670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6B5AA1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24A65C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8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B2E888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339C1E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9D14AC1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D2DCE0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40-5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  <w:r w:rsidRPr="003C66FF">
              <w:rPr>
                <w:rFonts w:ascii="Arial" w:hAnsi="Arial"/>
                <w:sz w:val="16"/>
              </w:rPr>
              <w:t xml:space="preserve"> to 60-6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01454B9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30-50 min</w:t>
            </w:r>
          </w:p>
          <w:p w14:paraId="5A72AFE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hythmic movements for increasing cardiopulmonary endurance</w:t>
            </w:r>
          </w:p>
          <w:p w14:paraId="7CD34A5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50D903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074329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4C546CE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40-5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  <w:r w:rsidRPr="003C66FF">
              <w:rPr>
                <w:rFonts w:ascii="Arial" w:hAnsi="Arial"/>
                <w:sz w:val="16"/>
              </w:rPr>
              <w:t xml:space="preserve"> to 60-6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4F3A546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50 min</w:t>
            </w:r>
          </w:p>
          <w:p w14:paraId="0BC3FDB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hythmic movements for strengthening muscles</w:t>
            </w:r>
          </w:p>
          <w:p w14:paraId="78E8D4E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73BAA8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70AFC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4</w:t>
            </w:r>
          </w:p>
          <w:p w14:paraId="2B7DF35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9ECEA2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0DFD80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9</w:t>
            </w:r>
          </w:p>
          <w:p w14:paraId="1670243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2951D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73601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2DD7BAD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826C8D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2F446B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04A779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9</w:t>
            </w:r>
          </w:p>
          <w:p w14:paraId="03DA6E7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DCB9A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6EC419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3.2</w:t>
            </w:r>
          </w:p>
          <w:p w14:paraId="209DE76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4C2F2D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5EB2A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6.2</w:t>
            </w:r>
          </w:p>
          <w:p w14:paraId="49CC342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9F94FE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2C7A157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Physical fitness, depression, self efficacy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6295A4C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21DF7BD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5</w:t>
            </w:r>
          </w:p>
        </w:tc>
      </w:tr>
      <w:tr w:rsidR="00BC4AC5" w:rsidRPr="003C66FF" w14:paraId="557161F9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150CAC6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223FBDD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263D9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4B9D98E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9.8±19.4/138.7±19.0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80026A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38D860E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8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600AAEF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4E7689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Wait-list non-exercise control</w:t>
            </w:r>
          </w:p>
          <w:p w14:paraId="0CA526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36D32E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5EA8439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7835E2B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4646EDF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2A2480E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BCCD4CD" w14:textId="77777777" w:rsidTr="00BC4AC5">
        <w:tc>
          <w:tcPr>
            <w:tcW w:w="1260" w:type="dxa"/>
            <w:vMerge w:val="restart"/>
            <w:vAlign w:val="center"/>
          </w:tcPr>
          <w:p w14:paraId="79C881A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2372C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F65D3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462A7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7B52D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C9C05D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898C3C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9B65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8D545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igal et al. 2007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692 Sigal,R.J. 2007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0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5BEA65F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A56FAC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DF0DF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927919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E0A793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DA42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3E8F1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51 (91)</w:t>
            </w:r>
          </w:p>
          <w:p w14:paraId="6D0373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874525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 64 (24)</w:t>
            </w:r>
          </w:p>
          <w:p w14:paraId="6187D2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29C007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63 (22)</w:t>
            </w:r>
          </w:p>
        </w:tc>
        <w:tc>
          <w:tcPr>
            <w:tcW w:w="2070" w:type="dxa"/>
            <w:vAlign w:val="center"/>
          </w:tcPr>
          <w:p w14:paraId="25CA679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F4D2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3FB05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5BD5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F1AE4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5B7EB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2BE2ADA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1.0±22.0/79.0±13.0</w:t>
            </w:r>
          </w:p>
          <w:p w14:paraId="322CAF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774E937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7CECD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F95CF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14B858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94E08F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1BB01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E277C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4BEF4D9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6804FB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37F836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DE1421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5B22CD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F6E6FD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AC59F7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6</w:t>
            </w:r>
          </w:p>
        </w:tc>
        <w:tc>
          <w:tcPr>
            <w:tcW w:w="2070" w:type="dxa"/>
            <w:vAlign w:val="center"/>
          </w:tcPr>
          <w:p w14:paraId="7A8364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DB6857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E2BF2D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70FE13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73F12E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9C51C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75%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69EC1297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15-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09210D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treadmill, cycle ergometer</w:t>
            </w:r>
          </w:p>
          <w:p w14:paraId="1E9C9D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94EA8E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59B323E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8760BF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3B51C6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0E8A7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6E18C07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5C5E23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-9RM</w:t>
            </w:r>
          </w:p>
          <w:p w14:paraId="5384A4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 sets x 7 reps</w:t>
            </w:r>
          </w:p>
          <w:p w14:paraId="22A0515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  <w:p w14:paraId="7B5DBDB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642FA8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6291F4F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146FA57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A2B71C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FB834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8B4E4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EB1CE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4651515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AAD97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D666A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1</w:t>
            </w:r>
          </w:p>
          <w:p w14:paraId="2D126A6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688E0B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C208F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0</w:t>
            </w:r>
          </w:p>
          <w:p w14:paraId="48342A6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44C5DE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50BA691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1A5F585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CD2D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6567D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4D031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67D33D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3C3BBEA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5B0E52B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F87A02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2117CD1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2922B0F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2EA9D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DAF384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760E09F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3A199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397B80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1F1BA6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189031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0497FD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EBA7B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321BFC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0C66D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7273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Glycemic Control</w:t>
            </w:r>
          </w:p>
        </w:tc>
        <w:tc>
          <w:tcPr>
            <w:tcW w:w="1170" w:type="dxa"/>
            <w:vMerge w:val="restart"/>
            <w:vAlign w:val="center"/>
          </w:tcPr>
          <w:p w14:paraId="0CBF63D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566E2E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71BE56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43B80D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9C9D65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F30066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0730FD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932695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7E00131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3E9082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DEBE124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D291BC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D1AE11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B39A2E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D2BE55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80B126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76</w:t>
            </w:r>
          </w:p>
        </w:tc>
      </w:tr>
      <w:tr w:rsidR="00BC4AC5" w:rsidRPr="003C66FF" w14:paraId="05015B06" w14:textId="77777777" w:rsidTr="00BC4AC5">
        <w:tc>
          <w:tcPr>
            <w:tcW w:w="1260" w:type="dxa"/>
            <w:vMerge/>
            <w:vAlign w:val="center"/>
          </w:tcPr>
          <w:p w14:paraId="0C0C93D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599071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154BFB4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EF454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33±20.0/80.0±12</w:t>
            </w:r>
            <w:r w:rsidRPr="003C66FF">
              <w:rPr>
                <w:rFonts w:ascii="Arial" w:hAnsi="Arial"/>
                <w:sz w:val="16"/>
              </w:rPr>
              <w:t>.0</w:t>
            </w:r>
          </w:p>
        </w:tc>
        <w:tc>
          <w:tcPr>
            <w:tcW w:w="1350" w:type="dxa"/>
            <w:vAlign w:val="center"/>
          </w:tcPr>
          <w:p w14:paraId="1E5972D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</w:t>
            </w:r>
          </w:p>
        </w:tc>
        <w:tc>
          <w:tcPr>
            <w:tcW w:w="750" w:type="dxa"/>
            <w:vAlign w:val="center"/>
          </w:tcPr>
          <w:p w14:paraId="68973D27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6</w:t>
            </w:r>
          </w:p>
        </w:tc>
        <w:tc>
          <w:tcPr>
            <w:tcW w:w="4020" w:type="dxa"/>
            <w:gridSpan w:val="2"/>
            <w:vAlign w:val="center"/>
          </w:tcPr>
          <w:p w14:paraId="0D11F0F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455E7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Dietary recommendations as part of disease management for T2DM</w:t>
            </w:r>
          </w:p>
          <w:p w14:paraId="6E9F2D6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6B9DDE0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225C688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4E22A1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2196427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1C80672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7AE496C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200D963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illanpaa et al. 2009 (women)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58 Sillanpaa,E. 2009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1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4448E68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0(30)</w:t>
            </w:r>
          </w:p>
          <w:p w14:paraId="3BC03FA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8(18)</w:t>
            </w:r>
          </w:p>
          <w:p w14:paraId="5957B50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2(12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14C7A31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49C82D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5.0±17.0/75.0±8.0</w:t>
            </w:r>
          </w:p>
          <w:p w14:paraId="1F885AA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D0AB01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2E12C3D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1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0EEF1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9BD683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-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254879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anaerobic threshold</w:t>
            </w:r>
          </w:p>
          <w:p w14:paraId="3FE24B6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-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  <w:r w:rsidRPr="003C66FF">
              <w:rPr>
                <w:rFonts w:ascii="Arial" w:hAnsi="Arial"/>
                <w:sz w:val="16"/>
              </w:rPr>
              <w:t>aerobic, 60-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</w:p>
          <w:p w14:paraId="677373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</w:t>
            </w:r>
          </w:p>
          <w:p w14:paraId="533420B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11D72A54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-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67F8DF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40-90% 1RM</w:t>
            </w:r>
          </w:p>
          <w:p w14:paraId="66751D9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-3 sets, 6-15 reps</w:t>
            </w:r>
          </w:p>
          <w:p w14:paraId="35FCBE7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  <w:p w14:paraId="3C238CD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3ADEAA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B45E2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1317981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B319B3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91D75E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5.2</w:t>
            </w:r>
          </w:p>
          <w:p w14:paraId="4A41440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4DCDA2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7AACB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7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E4683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222F0E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3</w:t>
            </w:r>
          </w:p>
          <w:p w14:paraId="618161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894E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D924F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5.5</w:t>
            </w:r>
          </w:p>
          <w:p w14:paraId="10EF094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42B5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32DE39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1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528089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ody composition, fitness, and metabolic health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281DFF9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21E4200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56029119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4437E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2C5E1B3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146EB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08BE50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0.0±18.0/76.0±9.0</w:t>
            </w:r>
          </w:p>
          <w:p w14:paraId="0817A3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DDC99D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307B84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1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3A358BC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3413C0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68A8720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212AFA5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08D3A5B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3A8A295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6160B4B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6DF546D7" w14:textId="77777777" w:rsidTr="00BC4AC5">
        <w:tc>
          <w:tcPr>
            <w:tcW w:w="1260" w:type="dxa"/>
            <w:vMerge w:val="restart"/>
            <w:vAlign w:val="center"/>
          </w:tcPr>
          <w:p w14:paraId="3B854F2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illanpaa et al. 2009 (men)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52 Sillanpaa,E. 2009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2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0439D08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63(0)</w:t>
            </w:r>
          </w:p>
          <w:p w14:paraId="39008FB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5(0)</w:t>
            </w:r>
          </w:p>
          <w:p w14:paraId="6596822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5(0)</w:t>
            </w:r>
          </w:p>
        </w:tc>
        <w:tc>
          <w:tcPr>
            <w:tcW w:w="2070" w:type="dxa"/>
            <w:vMerge w:val="restart"/>
            <w:vAlign w:val="center"/>
          </w:tcPr>
          <w:p w14:paraId="5A0BD2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2A125F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ee graph (SD NR)</w:t>
            </w:r>
          </w:p>
        </w:tc>
        <w:tc>
          <w:tcPr>
            <w:tcW w:w="1350" w:type="dxa"/>
            <w:vAlign w:val="center"/>
          </w:tcPr>
          <w:p w14:paraId="4B3AEF4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2EFAD34F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1</w:t>
            </w:r>
          </w:p>
        </w:tc>
        <w:tc>
          <w:tcPr>
            <w:tcW w:w="2070" w:type="dxa"/>
            <w:vAlign w:val="center"/>
          </w:tcPr>
          <w:p w14:paraId="678946F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874D7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577C06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E1C847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anaerobic threshold</w:t>
            </w:r>
          </w:p>
          <w:p w14:paraId="57135FD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-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 xml:space="preserve">-1 </w:t>
            </w:r>
          </w:p>
          <w:p w14:paraId="1D4F959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</w:t>
            </w:r>
          </w:p>
          <w:p w14:paraId="112A92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293C7D8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0A7814D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4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5182C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40-90% 1RM</w:t>
            </w:r>
          </w:p>
          <w:p w14:paraId="0B78DFE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-4 sets, 6-20 reps</w:t>
            </w:r>
          </w:p>
          <w:p w14:paraId="373225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free weights</w:t>
            </w:r>
          </w:p>
        </w:tc>
        <w:tc>
          <w:tcPr>
            <w:tcW w:w="720" w:type="dxa"/>
            <w:vMerge w:val="restart"/>
            <w:vAlign w:val="center"/>
          </w:tcPr>
          <w:p w14:paraId="19D509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CD3719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8</w:t>
            </w:r>
          </w:p>
          <w:p w14:paraId="76BAAAA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31332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484A72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8</w:t>
            </w:r>
          </w:p>
          <w:p w14:paraId="500D555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A90B49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on</w:t>
            </w:r>
          </w:p>
          <w:p w14:paraId="0C6CDC9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6.6</w:t>
            </w:r>
          </w:p>
        </w:tc>
        <w:tc>
          <w:tcPr>
            <w:tcW w:w="720" w:type="dxa"/>
            <w:vMerge w:val="restart"/>
            <w:vAlign w:val="center"/>
          </w:tcPr>
          <w:p w14:paraId="4757A7F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08D33BB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8</w:t>
            </w:r>
          </w:p>
          <w:p w14:paraId="2AA5DF6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8782DB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57D866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2</w:t>
            </w:r>
          </w:p>
          <w:p w14:paraId="6B9A63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E0763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on</w:t>
            </w:r>
          </w:p>
          <w:p w14:paraId="6A24BFF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7</w:t>
            </w:r>
          </w:p>
        </w:tc>
        <w:tc>
          <w:tcPr>
            <w:tcW w:w="1080" w:type="dxa"/>
            <w:vMerge w:val="restart"/>
            <w:vAlign w:val="center"/>
          </w:tcPr>
          <w:p w14:paraId="1EE5AE0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Metabolic risk factors</w:t>
            </w:r>
          </w:p>
        </w:tc>
        <w:tc>
          <w:tcPr>
            <w:tcW w:w="1170" w:type="dxa"/>
            <w:vMerge w:val="restart"/>
            <w:vAlign w:val="center"/>
          </w:tcPr>
          <w:p w14:paraId="6C5295C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37485BC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687B5D95" w14:textId="77777777" w:rsidTr="00BC4AC5">
        <w:tc>
          <w:tcPr>
            <w:tcW w:w="1260" w:type="dxa"/>
            <w:vMerge/>
            <w:vAlign w:val="center"/>
          </w:tcPr>
          <w:p w14:paraId="75ABA1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54689E6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Merge/>
            <w:vAlign w:val="center"/>
          </w:tcPr>
          <w:p w14:paraId="4C91F8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6F2CA6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7B4C96F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1</w:t>
            </w:r>
          </w:p>
        </w:tc>
        <w:tc>
          <w:tcPr>
            <w:tcW w:w="4020" w:type="dxa"/>
            <w:gridSpan w:val="2"/>
            <w:vAlign w:val="center"/>
          </w:tcPr>
          <w:p w14:paraId="4448FDC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F3D09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23AAC1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68D95C7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75BC30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4FA7C79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72A1A7F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3EB608C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1FA3628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FC20C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Silva et al. 2002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695 Silva,M.S. 200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3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259D52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4(6)</w:t>
            </w:r>
          </w:p>
          <w:p w14:paraId="3B539CA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2(3)</w:t>
            </w:r>
          </w:p>
          <w:p w14:paraId="11AD77D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2(3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6DACC9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52E7AF1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6.0±33.0/NR</w:t>
            </w:r>
          </w:p>
          <w:p w14:paraId="1D36122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E6420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VD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22525F2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D1A364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1A2634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DC811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80%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0F66ACF2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3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10567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</w:t>
            </w:r>
          </w:p>
          <w:p w14:paraId="7770C8C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3CD3B13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0418D7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DDD51A6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E91F5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80%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4096DCF4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30-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6A741C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alisthenics, body weight exercise</w:t>
            </w:r>
          </w:p>
          <w:p w14:paraId="0994220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2EB18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0224B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1EC2080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BBD7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537EE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4</w:t>
            </w:r>
          </w:p>
          <w:p w14:paraId="4DC0518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604AF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CDC7D5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6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1C25A3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R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680AB18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Physical capacity in heart failure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7D48D2C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6DCAA3C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5</w:t>
            </w:r>
          </w:p>
        </w:tc>
      </w:tr>
      <w:tr w:rsidR="00BC4AC5" w:rsidRPr="003C66FF" w14:paraId="1D192C05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46FC51C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58DB2B4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6B18C5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3069E08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54.0±36.0/NR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8D69F2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VD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0CA5C49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4E747C2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5CB91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4DA250D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6703C10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161259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590C094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3DCBDF2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513C9B2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6BD5A7EA" w14:textId="77777777" w:rsidTr="00BC4AC5">
        <w:tc>
          <w:tcPr>
            <w:tcW w:w="1260" w:type="dxa"/>
            <w:vMerge w:val="restart"/>
            <w:vAlign w:val="center"/>
          </w:tcPr>
          <w:p w14:paraId="69BA712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ousa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204 Sousa,N. 201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4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30943EB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59(0)</w:t>
            </w:r>
          </w:p>
          <w:p w14:paraId="4235A50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=20(0)</w:t>
            </w:r>
          </w:p>
          <w:p w14:paraId="1F08D523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=19(0)</w:t>
            </w:r>
          </w:p>
          <w:p w14:paraId="30E5602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0(0)</w:t>
            </w:r>
          </w:p>
        </w:tc>
        <w:tc>
          <w:tcPr>
            <w:tcW w:w="2070" w:type="dxa"/>
            <w:vAlign w:val="center"/>
          </w:tcPr>
          <w:p w14:paraId="6AA69A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729A6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0B9B56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8.5±15.1/82.8±9.6</w:t>
            </w:r>
          </w:p>
          <w:p w14:paraId="61577B8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742B2C2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9.4±25.1/80.4±7.6</w:t>
            </w:r>
          </w:p>
          <w:p w14:paraId="374AD2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4C83FB4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E4B790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306E0DA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90DB37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32</w:t>
            </w:r>
          </w:p>
        </w:tc>
        <w:tc>
          <w:tcPr>
            <w:tcW w:w="2070" w:type="dxa"/>
            <w:vAlign w:val="center"/>
          </w:tcPr>
          <w:p w14:paraId="6DAB2EE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B34319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7C5FFCB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96F10E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12-13 borg scale</w:t>
            </w:r>
          </w:p>
          <w:p w14:paraId="04E799A1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3FD5BB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jog, dance</w:t>
            </w:r>
          </w:p>
          <w:p w14:paraId="69B3D44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2E41B2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73F2CC8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49D790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</w:t>
            </w:r>
          </w:p>
          <w:p w14:paraId="68394361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7DADC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jog dance</w:t>
            </w:r>
          </w:p>
          <w:p w14:paraId="2254471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636EE0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54566BB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27032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1</w:t>
            </w:r>
          </w:p>
          <w:p w14:paraId="75583B67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4EBD3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% 1RM</w:t>
            </w:r>
          </w:p>
          <w:p w14:paraId="760D9F6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NR</w:t>
            </w:r>
          </w:p>
          <w:p w14:paraId="03A9E76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  <w:p w14:paraId="281FF75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D61C8E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2</w:t>
            </w:r>
          </w:p>
          <w:p w14:paraId="5B6469FB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642A0F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ow</w:t>
            </w:r>
          </w:p>
          <w:p w14:paraId="35261B51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T: 1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1F2C85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body weight exercise</w:t>
            </w:r>
          </w:p>
          <w:p w14:paraId="29FDA51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02B39FF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00C0E6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</w:t>
            </w:r>
          </w:p>
          <w:p w14:paraId="2990AF0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5.1</w:t>
            </w:r>
          </w:p>
          <w:p w14:paraId="2E977FD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0FAB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4525C76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4.9</w:t>
            </w:r>
          </w:p>
          <w:p w14:paraId="55601BF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31D2F7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</w:t>
            </w:r>
          </w:p>
          <w:p w14:paraId="71B1C6A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6</w:t>
            </w:r>
          </w:p>
          <w:p w14:paraId="4C2010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1677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4A02DD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4</w:t>
            </w:r>
          </w:p>
          <w:p w14:paraId="6AF9E4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FB850C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CFF2D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5474ACC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1B15263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566B56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</w:t>
            </w:r>
          </w:p>
          <w:p w14:paraId="204968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1.4</w:t>
            </w:r>
          </w:p>
          <w:p w14:paraId="3B376EF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8A9E0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1 vs Con</w:t>
            </w:r>
          </w:p>
          <w:p w14:paraId="082448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8.3</w:t>
            </w:r>
          </w:p>
          <w:p w14:paraId="730E0F8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D7766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</w:t>
            </w:r>
          </w:p>
          <w:p w14:paraId="68985B3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2</w:t>
            </w:r>
          </w:p>
          <w:p w14:paraId="37F018B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0F1B04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2 vs Con</w:t>
            </w:r>
          </w:p>
          <w:p w14:paraId="23044E5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1</w:t>
            </w:r>
          </w:p>
          <w:p w14:paraId="773D27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02454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CD4FB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1</w:t>
            </w:r>
          </w:p>
          <w:p w14:paraId="61B1359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6661A55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P</w:t>
            </w:r>
            <w:r w:rsidRPr="003C66FF">
              <w:rPr>
                <w:rFonts w:ascii="Arial" w:hAnsi="Arial"/>
                <w:sz w:val="16"/>
              </w:rPr>
              <w:t>, body fat</w:t>
            </w:r>
          </w:p>
        </w:tc>
        <w:tc>
          <w:tcPr>
            <w:tcW w:w="1170" w:type="dxa"/>
            <w:vMerge w:val="restart"/>
            <w:vAlign w:val="center"/>
          </w:tcPr>
          <w:p w14:paraId="4B1177D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7830310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7</w:t>
            </w:r>
          </w:p>
        </w:tc>
      </w:tr>
      <w:tr w:rsidR="00BC4AC5" w:rsidRPr="003C66FF" w14:paraId="210646F0" w14:textId="77777777" w:rsidTr="00BC4AC5">
        <w:tc>
          <w:tcPr>
            <w:tcW w:w="1260" w:type="dxa"/>
            <w:vMerge/>
            <w:vAlign w:val="center"/>
          </w:tcPr>
          <w:p w14:paraId="7E97BC3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1E1C355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3B38113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70F962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38.8±15.9/81.4</w:t>
            </w:r>
            <w:r w:rsidRPr="003C66FF">
              <w:rPr>
                <w:rFonts w:ascii="Arial" w:hAnsi="Arial"/>
                <w:sz w:val="16"/>
              </w:rPr>
              <w:t>±8.8</w:t>
            </w:r>
          </w:p>
        </w:tc>
        <w:tc>
          <w:tcPr>
            <w:tcW w:w="1350" w:type="dxa"/>
            <w:vAlign w:val="center"/>
          </w:tcPr>
          <w:p w14:paraId="2A416AE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2AAE02A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2</w:t>
            </w:r>
          </w:p>
        </w:tc>
        <w:tc>
          <w:tcPr>
            <w:tcW w:w="4020" w:type="dxa"/>
            <w:gridSpan w:val="2"/>
            <w:vAlign w:val="center"/>
          </w:tcPr>
          <w:p w14:paraId="70A843A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238B4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547C6FB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44D7950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1D7C351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410C574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117D9FB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1B65875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4162BB8C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08DC245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pina et al. 2004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70 Spina,R.J. 2004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5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006B6F42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3497F34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6(19)</w:t>
            </w:r>
          </w:p>
          <w:p w14:paraId="445D668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2(11)</w:t>
            </w:r>
          </w:p>
          <w:p w14:paraId="4E34208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4(8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0D1A3F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58C971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3D8D556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4.0±18.0</w:t>
            </w:r>
          </w:p>
          <w:p w14:paraId="72130B0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F9B73A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9B15CD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56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4433E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2D20B5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.0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F0A3BD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82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06A646C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9.4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3F6F9F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, cycle, row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24DF79B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C4DB2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BD81B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.0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CB43DA5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82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59ADC80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9.4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>, 1-6 sets of10-12 reps</w:t>
            </w:r>
          </w:p>
          <w:p w14:paraId="7ADF430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  <w:p w14:paraId="621A596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27E393D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AA678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452A5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71A3D1D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4B6746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9D90E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5CBD74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280FEE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63043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48C37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123D2CD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4FEEFD0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6E51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94912F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1</w:t>
            </w:r>
          </w:p>
          <w:p w14:paraId="536A485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6699B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E24908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2BC831C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5</w:t>
            </w:r>
          </w:p>
          <w:p w14:paraId="3A2975E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39C1E7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74A94D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033E2BB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031F08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ardiac Output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589EC93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5E997D2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1</w:t>
            </w:r>
          </w:p>
        </w:tc>
      </w:tr>
      <w:tr w:rsidR="00BC4AC5" w:rsidRPr="003C66FF" w14:paraId="23A60E06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3C1D22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DA842B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B15305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76EB5D3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3.0±21.0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E64772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2F3AE69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56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01ADBC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11D9059" w14:textId="77777777" w:rsidR="00BC4AC5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>
              <w:rPr>
                <w:rFonts w:ascii="Arial" w:hAnsi="Arial"/>
                <w:sz w:val="16"/>
              </w:rPr>
              <w:t xml:space="preserve">Relaxation, yoga stretching performed </w:t>
            </w:r>
            <w:r w:rsidRPr="003C66FF">
              <w:rPr>
                <w:rFonts w:ascii="Arial" w:hAnsi="Arial"/>
                <w:sz w:val="16"/>
              </w:rPr>
              <w:t>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63746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719A841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4FCAD45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3340702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4A1B9FF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20D4ED7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6328AF8C" w14:textId="77777777" w:rsidTr="00BC4AC5">
        <w:tc>
          <w:tcPr>
            <w:tcW w:w="1260" w:type="dxa"/>
            <w:vMerge w:val="restart"/>
            <w:vAlign w:val="center"/>
          </w:tcPr>
          <w:p w14:paraId="3474CD5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tensvold et al. 2010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200 Stensvold,D. 2010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6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7FF5DE7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3(17)</w:t>
            </w:r>
          </w:p>
          <w:p w14:paraId="16654C7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1(NR)</w:t>
            </w:r>
          </w:p>
          <w:p w14:paraId="4733FA4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0(NR)</w:t>
            </w:r>
          </w:p>
        </w:tc>
        <w:tc>
          <w:tcPr>
            <w:tcW w:w="2070" w:type="dxa"/>
            <w:vAlign w:val="center"/>
          </w:tcPr>
          <w:p w14:paraId="301454D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707DC6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8.6±14.0/89.0±7.1</w:t>
            </w:r>
          </w:p>
          <w:p w14:paraId="239E3D0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0897C31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etS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4124B7E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Align w:val="center"/>
          </w:tcPr>
          <w:p w14:paraId="38B0E62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5792A1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450DE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-9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6D641C0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3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494EB7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, jog</w:t>
            </w:r>
          </w:p>
        </w:tc>
        <w:tc>
          <w:tcPr>
            <w:tcW w:w="1950" w:type="dxa"/>
            <w:vAlign w:val="center"/>
          </w:tcPr>
          <w:p w14:paraId="5019749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B9BA3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CCBC2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40-50% 1RM</w:t>
            </w:r>
          </w:p>
          <w:p w14:paraId="5001F2C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4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5CAF5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resistance exercise</w:t>
            </w:r>
          </w:p>
        </w:tc>
        <w:tc>
          <w:tcPr>
            <w:tcW w:w="720" w:type="dxa"/>
            <w:vMerge w:val="restart"/>
            <w:vAlign w:val="center"/>
          </w:tcPr>
          <w:p w14:paraId="063B5D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E721BF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6AA7379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3</w:t>
            </w:r>
          </w:p>
          <w:p w14:paraId="2C0D189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D75262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2469D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8</w:t>
            </w:r>
          </w:p>
          <w:p w14:paraId="4A25B0E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FFF73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0BBD16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505CF66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196641D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2F875D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0CDEE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  <w:p w14:paraId="4735623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60512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BAFE9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8</w:t>
            </w:r>
          </w:p>
          <w:p w14:paraId="569978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8BAF68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178FA40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7C939ED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46418E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Metabolic syndrome criteria</w:t>
            </w:r>
          </w:p>
        </w:tc>
        <w:tc>
          <w:tcPr>
            <w:tcW w:w="1170" w:type="dxa"/>
            <w:vMerge w:val="restart"/>
            <w:vAlign w:val="center"/>
          </w:tcPr>
          <w:p w14:paraId="5BF90A2D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7C083D6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76</w:t>
            </w:r>
          </w:p>
        </w:tc>
      </w:tr>
      <w:tr w:rsidR="00BC4AC5" w:rsidRPr="003C66FF" w14:paraId="67A769F7" w14:textId="77777777" w:rsidTr="00BC4AC5">
        <w:tc>
          <w:tcPr>
            <w:tcW w:w="1260" w:type="dxa"/>
            <w:vMerge/>
            <w:vAlign w:val="center"/>
          </w:tcPr>
          <w:p w14:paraId="2AE375F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7330372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1BBFB6A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24CEA0B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1.5±12.3/90.1±7.1</w:t>
            </w:r>
          </w:p>
        </w:tc>
        <w:tc>
          <w:tcPr>
            <w:tcW w:w="1350" w:type="dxa"/>
            <w:vAlign w:val="center"/>
          </w:tcPr>
          <w:p w14:paraId="25F7B4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MetS (100)</w:t>
            </w:r>
          </w:p>
        </w:tc>
        <w:tc>
          <w:tcPr>
            <w:tcW w:w="750" w:type="dxa"/>
            <w:vAlign w:val="center"/>
          </w:tcPr>
          <w:p w14:paraId="2AE07BD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vAlign w:val="center"/>
          </w:tcPr>
          <w:p w14:paraId="00FB864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C5B1AD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E21D47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52E1CD0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B8344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5E9F29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6B0BB5F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3B507FE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1A486DC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3E68031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1C99154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tewart et al. 2005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71 Stewart,K.J. 2005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7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7D30C6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04(53)</w:t>
            </w:r>
          </w:p>
          <w:p w14:paraId="368EC42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51(26)</w:t>
            </w:r>
          </w:p>
          <w:p w14:paraId="1E08AB2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Con=53(27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D9A782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CE</w:t>
            </w:r>
          </w:p>
          <w:p w14:paraId="39FFE4C8" w14:textId="77777777" w:rsidR="00BC4AC5" w:rsidRPr="007F5CF9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140.3(138.2,142.4)/76.8(74.8,78.9)</w:t>
            </w:r>
            <w:r>
              <w:rPr>
                <w:rFonts w:ascii="Arial" w:hAnsi="Arial"/>
                <w:sz w:val="16"/>
                <w:vertAlign w:val="superscript"/>
              </w:rPr>
              <w:t>$</w:t>
            </w:r>
          </w:p>
          <w:p w14:paraId="28F88F1F" w14:textId="77777777" w:rsidR="00BC4AC5" w:rsidRPr="007F5CF9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297502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 xml:space="preserve"> 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61EAFBB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EC6F4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1AADA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283D1C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0-90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66134A7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T: 4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D1C5DD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, cycle ergometer, stepper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144809A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AA7D0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301D64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0% 1RM</w:t>
            </w:r>
          </w:p>
          <w:p w14:paraId="78858BF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T: 2 sets for 10-15 reps, 7 exercises</w:t>
            </w:r>
          </w:p>
          <w:p w14:paraId="3658B6A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0464807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9FF2A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92C995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1</w:t>
            </w:r>
          </w:p>
          <w:p w14:paraId="3F0403B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102E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FE0FAD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6</w:t>
            </w:r>
          </w:p>
          <w:p w14:paraId="3504E2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7415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B5BB85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5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68BC505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B62751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B33C82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7</w:t>
            </w:r>
          </w:p>
          <w:p w14:paraId="7C9177B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3AAD6F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C0584C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3</w:t>
            </w:r>
          </w:p>
          <w:p w14:paraId="7AC429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699DB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8D361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2055E8A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BP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1ACC511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2B4F150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9</w:t>
            </w:r>
          </w:p>
        </w:tc>
      </w:tr>
      <w:tr w:rsidR="00BC4AC5" w:rsidRPr="003C66FF" w14:paraId="0C207E2E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CD098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397E7D5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49A5D0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70F0804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1.7(139.7,143.8)/76.4(73.9,78.9)</w:t>
            </w:r>
            <w:r>
              <w:rPr>
                <w:rFonts w:ascii="Arial" w:hAnsi="Arial"/>
                <w:sz w:val="16"/>
                <w:vertAlign w:val="superscript"/>
              </w:rPr>
              <w:t>$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5762BB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3177D22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5CC56D9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D09404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6F2924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Subjects were given recommendations for hypertension from the AHA, and National Institute on Aging</w:t>
            </w:r>
          </w:p>
          <w:p w14:paraId="22E3262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7F3C91D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51B4E5B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23DD5EE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7E8E409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3251EDE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7CF779C" w14:textId="77777777" w:rsidTr="00BC4AC5">
        <w:tc>
          <w:tcPr>
            <w:tcW w:w="1260" w:type="dxa"/>
            <w:vMerge w:val="restart"/>
            <w:vAlign w:val="center"/>
          </w:tcPr>
          <w:p w14:paraId="5595543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aylor-Piliae et al. 2010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96 Taylor-Piliae,R.E. 2010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8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5CCCDA4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95(69)</w:t>
            </w:r>
          </w:p>
          <w:p w14:paraId="39DFED1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9(28)</w:t>
            </w:r>
          </w:p>
          <w:p w14:paraId="5E97E79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56(41)</w:t>
            </w:r>
          </w:p>
        </w:tc>
        <w:tc>
          <w:tcPr>
            <w:tcW w:w="2070" w:type="dxa"/>
            <w:vAlign w:val="center"/>
          </w:tcPr>
          <w:p w14:paraId="049B9FD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614EA4E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R</w:t>
            </w:r>
          </w:p>
          <w:p w14:paraId="211866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401CE0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</w:t>
            </w:r>
            <w:r w:rsidRPr="003C66FF">
              <w:rPr>
                <w:rFonts w:ascii="Arial" w:hAnsi="Arial"/>
                <w:sz w:val="16"/>
              </w:rPr>
              <w:t>, Arthritis, CVD</w:t>
            </w:r>
            <w:r>
              <w:rPr>
                <w:rFonts w:ascii="Arial" w:hAnsi="Arial"/>
                <w:sz w:val="16"/>
              </w:rPr>
              <w:t xml:space="preserve"> (89.7)</w:t>
            </w:r>
          </w:p>
        </w:tc>
        <w:tc>
          <w:tcPr>
            <w:tcW w:w="750" w:type="dxa"/>
            <w:vAlign w:val="center"/>
          </w:tcPr>
          <w:p w14:paraId="2EE01D8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2070" w:type="dxa"/>
            <w:vAlign w:val="center"/>
          </w:tcPr>
          <w:p w14:paraId="66D896E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213EB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at least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C6F811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Vigorous</w:t>
            </w:r>
          </w:p>
          <w:p w14:paraId="5CB8394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5-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227B392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</w:t>
            </w:r>
          </w:p>
        </w:tc>
        <w:tc>
          <w:tcPr>
            <w:tcW w:w="1950" w:type="dxa"/>
            <w:vAlign w:val="center"/>
          </w:tcPr>
          <w:p w14:paraId="6C4D7D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73CF48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at least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22E8F5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Light</w:t>
            </w:r>
          </w:p>
          <w:p w14:paraId="7F3D8FD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15-2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77C4DEF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alisthenics</w:t>
            </w:r>
          </w:p>
        </w:tc>
        <w:tc>
          <w:tcPr>
            <w:tcW w:w="720" w:type="dxa"/>
            <w:vMerge w:val="restart"/>
            <w:vAlign w:val="center"/>
          </w:tcPr>
          <w:p w14:paraId="56AB515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55BA6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8155C2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9</w:t>
            </w:r>
          </w:p>
          <w:p w14:paraId="567C942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44BF25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09D7F9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6535EC8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0C0A56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995510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9</w:t>
            </w:r>
          </w:p>
          <w:p w14:paraId="50517A3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60CB5F0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R</w:t>
            </w:r>
          </w:p>
        </w:tc>
        <w:tc>
          <w:tcPr>
            <w:tcW w:w="1080" w:type="dxa"/>
            <w:vMerge w:val="restart"/>
            <w:vAlign w:val="center"/>
          </w:tcPr>
          <w:p w14:paraId="750AA7A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gnitive and physical functioning</w:t>
            </w:r>
          </w:p>
        </w:tc>
        <w:tc>
          <w:tcPr>
            <w:tcW w:w="1170" w:type="dxa"/>
            <w:vMerge w:val="restart"/>
            <w:vAlign w:val="center"/>
          </w:tcPr>
          <w:p w14:paraId="34CF80E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1790C48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45</w:t>
            </w:r>
          </w:p>
        </w:tc>
      </w:tr>
      <w:tr w:rsidR="00BC4AC5" w:rsidRPr="003C66FF" w14:paraId="18CF417A" w14:textId="77777777" w:rsidTr="00BC4AC5">
        <w:tc>
          <w:tcPr>
            <w:tcW w:w="1260" w:type="dxa"/>
            <w:vMerge/>
            <w:vAlign w:val="center"/>
          </w:tcPr>
          <w:p w14:paraId="5D2C60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0A9157B3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04DE31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5B25079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R</w:t>
            </w:r>
          </w:p>
        </w:tc>
        <w:tc>
          <w:tcPr>
            <w:tcW w:w="1350" w:type="dxa"/>
            <w:vAlign w:val="center"/>
          </w:tcPr>
          <w:p w14:paraId="36A1708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T2DM</w:t>
            </w:r>
            <w:r w:rsidRPr="003C66FF">
              <w:rPr>
                <w:rFonts w:ascii="Arial" w:hAnsi="Arial"/>
                <w:sz w:val="16"/>
              </w:rPr>
              <w:t>, Arthritis, CVD</w:t>
            </w:r>
            <w:r>
              <w:rPr>
                <w:rFonts w:ascii="Arial" w:hAnsi="Arial"/>
                <w:sz w:val="16"/>
              </w:rPr>
              <w:t xml:space="preserve"> (80.3)</w:t>
            </w:r>
          </w:p>
        </w:tc>
        <w:tc>
          <w:tcPr>
            <w:tcW w:w="750" w:type="dxa"/>
            <w:vAlign w:val="center"/>
          </w:tcPr>
          <w:p w14:paraId="6A6756E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4</w:t>
            </w:r>
          </w:p>
        </w:tc>
        <w:tc>
          <w:tcPr>
            <w:tcW w:w="4020" w:type="dxa"/>
            <w:gridSpan w:val="2"/>
            <w:vAlign w:val="center"/>
          </w:tcPr>
          <w:p w14:paraId="197E47B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92293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E443F3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Educational classes on health and aging, 1</w:t>
            </w:r>
            <w:r w:rsidRPr="003C66FF">
              <w:rPr>
                <w:rFonts w:ascii="Arial" w:hAnsi="Arial"/>
                <w:sz w:val="16"/>
              </w:rPr>
              <w:t xml:space="preserve">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>
              <w:rPr>
                <w:rFonts w:ascii="Arial" w:hAnsi="Arial"/>
                <w:sz w:val="16"/>
              </w:rPr>
              <w:t>, 90</w:t>
            </w:r>
            <w:r w:rsidRPr="003C66FF">
              <w:rPr>
                <w:rFonts w:ascii="Arial" w:hAnsi="Arial"/>
                <w:sz w:val="16"/>
              </w:rPr>
              <w:t xml:space="preserve">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</w:tc>
        <w:tc>
          <w:tcPr>
            <w:tcW w:w="720" w:type="dxa"/>
            <w:vMerge/>
            <w:vAlign w:val="center"/>
          </w:tcPr>
          <w:p w14:paraId="0B39A36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3D3D92E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7E38CF5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6477951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5A9ECA9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5B553EAB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620F9C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homas et al. 2004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346 Thomas,K.Jackson 2004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59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0BEF959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4(NR)</w:t>
            </w:r>
          </w:p>
          <w:p w14:paraId="0149FBC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1(NR)</w:t>
            </w:r>
          </w:p>
          <w:p w14:paraId="0E4DA15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4(NR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33282F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53D6D0E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6.0±14.4/NR</w:t>
            </w:r>
          </w:p>
          <w:p w14:paraId="7317F7B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98624B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2A3BF54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593D421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1D470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43A5C6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4-6 MET</w:t>
            </w:r>
          </w:p>
          <w:p w14:paraId="2DF820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23141CC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55A1FC9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263894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F95C4D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4-6 MET</w:t>
            </w:r>
          </w:p>
          <w:p w14:paraId="2FACCBA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resistance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130DF9B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A31F43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971C84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</w:t>
            </w:r>
            <w:r w:rsidRPr="003C66FF">
              <w:rPr>
                <w:rFonts w:ascii="Arial" w:hAnsi="Arial"/>
                <w:sz w:val="16"/>
              </w:rPr>
              <w:t>0.0</w:t>
            </w:r>
          </w:p>
          <w:p w14:paraId="6D1E1D4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 xml:space="preserve"> </w:t>
            </w:r>
          </w:p>
          <w:p w14:paraId="3755BE1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F6AC3C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6DE5D5C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4712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29E99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097E9E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R</w:t>
            </w: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599605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Strength, flexibility, cardiorespiratory fitness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6B67983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0047BE1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18C3D8E8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705201A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15177D74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1348DC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82EEA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1.0±18.9/NR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AF82AD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7D906DA4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28CB303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06007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F4C44B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2BF62EB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1E6B593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174B071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345C1BA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4C9EB4A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7F847D3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67EC7C8" w14:textId="77777777" w:rsidTr="00BC4AC5">
        <w:tc>
          <w:tcPr>
            <w:tcW w:w="1260" w:type="dxa"/>
            <w:vMerge w:val="restart"/>
            <w:vAlign w:val="center"/>
          </w:tcPr>
          <w:p w14:paraId="2C650B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8786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9408D1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7146A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0AF6CD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EEA86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C04C4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63AB16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B4C16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seng et al. 2013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97 Tseng,M.L. 2013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0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456CE928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7E3981B6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7F322FAE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435C1D1F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3FD6124B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20(0)</w:t>
            </w:r>
          </w:p>
          <w:p w14:paraId="12888D8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0(0)</w:t>
            </w:r>
          </w:p>
          <w:p w14:paraId="1BAA5C6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10(0)</w:t>
            </w:r>
          </w:p>
        </w:tc>
        <w:tc>
          <w:tcPr>
            <w:tcW w:w="2070" w:type="dxa"/>
            <w:vAlign w:val="center"/>
          </w:tcPr>
          <w:p w14:paraId="71A84FA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05CC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674186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D9E7A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89924F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2C31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3873316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0.2±2.5/82.8±1.7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  <w:p w14:paraId="363AD7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0A60406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93E2A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96AC05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F62834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1523BC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ACC92D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52B2A5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0404FD5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E76C37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D36CC6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A4B9EF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21F7CD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D054D0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5F67CD5E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Align w:val="center"/>
          </w:tcPr>
          <w:p w14:paraId="2C3E7D3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456A0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A5E730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46E875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F4BD5C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B53EDD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5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DD8D2DC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55-6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721E15C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0735E3D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</w:t>
            </w:r>
          </w:p>
        </w:tc>
        <w:tc>
          <w:tcPr>
            <w:tcW w:w="1950" w:type="dxa"/>
            <w:vAlign w:val="center"/>
          </w:tcPr>
          <w:p w14:paraId="397338E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459CD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43DF4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CC94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E66D0A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39601D5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5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753728B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55-75% 1RM</w:t>
            </w:r>
          </w:p>
          <w:p w14:paraId="175E1E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10CCC1E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achine weights</w:t>
            </w:r>
          </w:p>
        </w:tc>
        <w:tc>
          <w:tcPr>
            <w:tcW w:w="720" w:type="dxa"/>
            <w:vMerge w:val="restart"/>
            <w:vAlign w:val="center"/>
          </w:tcPr>
          <w:p w14:paraId="1A384F1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D3F86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918494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3BFDB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5B15C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5F20E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B7EEF6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8.3</w:t>
            </w:r>
          </w:p>
          <w:p w14:paraId="4FB30AF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B7DF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0306E9F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9.2</w:t>
            </w:r>
          </w:p>
          <w:p w14:paraId="3B49FA0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00A985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1834DB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</w:tc>
        <w:tc>
          <w:tcPr>
            <w:tcW w:w="720" w:type="dxa"/>
            <w:vMerge w:val="restart"/>
            <w:vAlign w:val="center"/>
          </w:tcPr>
          <w:p w14:paraId="35497F4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FA5D00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72A0CE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33D15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96973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D90BD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4CCAF1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9.5</w:t>
            </w:r>
          </w:p>
          <w:p w14:paraId="0B65E99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FBFE0D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F2233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9.2</w:t>
            </w:r>
          </w:p>
          <w:p w14:paraId="3E2F33C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3E194C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016A24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2F5CC99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15AECED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4118C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6006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8D9A04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FE6728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6C54B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9FD13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CF2BB2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70370D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DL cholesterol</w:t>
            </w:r>
          </w:p>
        </w:tc>
        <w:tc>
          <w:tcPr>
            <w:tcW w:w="1170" w:type="dxa"/>
            <w:vMerge w:val="restart"/>
            <w:vAlign w:val="center"/>
          </w:tcPr>
          <w:p w14:paraId="2A0D74B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143BE0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EDD6D00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FAB992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51E51D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736908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43545D3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688173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DEE65F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DCB03F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30649E3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F1631E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3185D5F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66E5D8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306634E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271C4C6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03ACC81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684162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6453D307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7ED39818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7</w:t>
            </w:r>
          </w:p>
        </w:tc>
      </w:tr>
      <w:tr w:rsidR="00BC4AC5" w:rsidRPr="003C66FF" w14:paraId="0804E3F4" w14:textId="77777777" w:rsidTr="00BC4AC5">
        <w:tc>
          <w:tcPr>
            <w:tcW w:w="1260" w:type="dxa"/>
            <w:vMerge/>
            <w:vAlign w:val="center"/>
          </w:tcPr>
          <w:p w14:paraId="18C30F4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0E2D3B6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784BE15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21180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6.0±1.3/81.7±1.6</w:t>
            </w:r>
            <w:r>
              <w:rPr>
                <w:rFonts w:ascii="Arial" w:hAnsi="Arial"/>
                <w:sz w:val="16"/>
                <w:vertAlign w:val="superscript"/>
              </w:rPr>
              <w:t>&amp;</w:t>
            </w:r>
          </w:p>
        </w:tc>
        <w:tc>
          <w:tcPr>
            <w:tcW w:w="1350" w:type="dxa"/>
            <w:vAlign w:val="center"/>
          </w:tcPr>
          <w:p w14:paraId="447DA46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23199F19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vAlign w:val="center"/>
          </w:tcPr>
          <w:p w14:paraId="28F950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F8212D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C199A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3D46E73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642241F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11487D2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24F67A1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1EB6A949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608922B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C77AEA6" w14:textId="77777777" w:rsidTr="00714F59">
        <w:trPr>
          <w:trHeight w:val="1413"/>
        </w:trPr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EA9C09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14E162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BB3CF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2A31F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Van Vilsteren et al. 2004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62 vanVilsteren,M.C. 2005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8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9CC8E34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77782BD1" w14:textId="77777777" w:rsidR="00BC4AC5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  <w:p w14:paraId="5835E357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103(31)</w:t>
            </w:r>
          </w:p>
          <w:p w14:paraId="265F688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60(19)</w:t>
            </w:r>
          </w:p>
          <w:p w14:paraId="353A00C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43(13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D3C7DD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64B3F5F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5.0±23.2/81.0±14.2</w:t>
            </w:r>
          </w:p>
          <w:p w14:paraId="66EF2D2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00A38AF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KD</w:t>
            </w:r>
            <w:r w:rsidRPr="003C66FF">
              <w:rPr>
                <w:rFonts w:ascii="Arial" w:hAnsi="Arial"/>
                <w:sz w:val="16"/>
              </w:rPr>
              <w:t xml:space="preserve"> dialysis dependent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D169A6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072EC44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82DA39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-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9EA93D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Borg RPE, moderate</w:t>
            </w:r>
          </w:p>
          <w:p w14:paraId="373774F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-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58F0AB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</w:t>
            </w:r>
          </w:p>
          <w:p w14:paraId="3B9ABFE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3AC2092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5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0E68C31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Borg RPE, moderate</w:t>
            </w:r>
          </w:p>
          <w:p w14:paraId="679CF7E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0-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0BDF83C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alisthenics</w:t>
            </w: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18CE625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09FC50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C55749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1</w:t>
            </w:r>
          </w:p>
          <w:p w14:paraId="05663AF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DF0F07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5F4604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  <w:p w14:paraId="1C1A673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BF5BB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D35BB5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7</w:t>
            </w:r>
          </w:p>
          <w:p w14:paraId="71601A0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shd w:val="clear" w:color="auto" w:fill="D9D9D9" w:themeFill="background1" w:themeFillShade="D9"/>
            <w:vAlign w:val="center"/>
          </w:tcPr>
          <w:p w14:paraId="0ED40F5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5DFD8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8D444B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0.1</w:t>
            </w:r>
          </w:p>
          <w:p w14:paraId="125BFE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419FF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6A3D0A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9</w:t>
            </w:r>
          </w:p>
          <w:p w14:paraId="358785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B2BD1B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B182F2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6</w:t>
            </w:r>
          </w:p>
          <w:p w14:paraId="79D6637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shd w:val="clear" w:color="auto" w:fill="D9D9D9" w:themeFill="background1" w:themeFillShade="D9"/>
            <w:vAlign w:val="center"/>
          </w:tcPr>
          <w:p w14:paraId="30B33DE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Behavior change, physical fitness and quality of life</w:t>
            </w:r>
          </w:p>
        </w:tc>
        <w:tc>
          <w:tcPr>
            <w:tcW w:w="1170" w:type="dxa"/>
            <w:vMerge w:val="restart"/>
            <w:shd w:val="clear" w:color="auto" w:fill="D9D9D9" w:themeFill="background1" w:themeFillShade="D9"/>
            <w:vAlign w:val="center"/>
          </w:tcPr>
          <w:p w14:paraId="67598C4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shd w:val="clear" w:color="auto" w:fill="D9D9D9" w:themeFill="background1" w:themeFillShade="D9"/>
            <w:vAlign w:val="center"/>
          </w:tcPr>
          <w:p w14:paraId="7167215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5</w:t>
            </w:r>
          </w:p>
        </w:tc>
      </w:tr>
      <w:tr w:rsidR="00BC4AC5" w:rsidRPr="003C66FF" w14:paraId="2AC6816F" w14:textId="77777777" w:rsidTr="00BC4AC5">
        <w:trPr>
          <w:trHeight w:val="675"/>
        </w:trPr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673E34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16E2235C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7C7345B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6D46F1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50.0±23.0/83.0±15.0</w:t>
            </w:r>
          </w:p>
          <w:p w14:paraId="55A98C7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47D7F6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KD</w:t>
            </w:r>
            <w:r w:rsidRPr="003C66FF">
              <w:rPr>
                <w:rFonts w:ascii="Arial" w:hAnsi="Arial"/>
                <w:sz w:val="16"/>
              </w:rPr>
              <w:t xml:space="preserve"> dialysis dependent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  <w:p w14:paraId="3D8E512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7CC869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1C52EE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49B045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Disease Management, Dialysis</w:t>
            </w: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3A025ED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shd w:val="clear" w:color="auto" w:fill="D9D9D9" w:themeFill="background1" w:themeFillShade="D9"/>
            <w:vAlign w:val="center"/>
          </w:tcPr>
          <w:p w14:paraId="07FE154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shd w:val="clear" w:color="auto" w:fill="D9D9D9" w:themeFill="background1" w:themeFillShade="D9"/>
            <w:vAlign w:val="center"/>
          </w:tcPr>
          <w:p w14:paraId="3983528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shd w:val="clear" w:color="auto" w:fill="D9D9D9" w:themeFill="background1" w:themeFillShade="D9"/>
            <w:vAlign w:val="center"/>
          </w:tcPr>
          <w:p w14:paraId="7E0304E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shd w:val="clear" w:color="auto" w:fill="D9D9D9" w:themeFill="background1" w:themeFillShade="D9"/>
            <w:vAlign w:val="center"/>
          </w:tcPr>
          <w:p w14:paraId="54DFDA4C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2A261A1A" w14:textId="77777777" w:rsidTr="00BC4AC5">
        <w:tc>
          <w:tcPr>
            <w:tcW w:w="1260" w:type="dxa"/>
            <w:vMerge w:val="restart"/>
            <w:vAlign w:val="center"/>
          </w:tcPr>
          <w:p w14:paraId="1C60416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Vianna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67 Vianna,M.V. 201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1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33BA3AE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70 (46)</w:t>
            </w:r>
          </w:p>
          <w:p w14:paraId="0A73718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35(36)</w:t>
            </w:r>
          </w:p>
          <w:p w14:paraId="09D6792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3F2500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35(20)</w:t>
            </w:r>
          </w:p>
        </w:tc>
        <w:tc>
          <w:tcPr>
            <w:tcW w:w="2070" w:type="dxa"/>
            <w:vAlign w:val="center"/>
          </w:tcPr>
          <w:p w14:paraId="01F47F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CE</w:t>
            </w:r>
          </w:p>
          <w:p w14:paraId="1BCDEC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2.3±18.3/81.4±6.0</w:t>
            </w:r>
          </w:p>
          <w:p w14:paraId="45F2533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7C6FD0E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68AF13C6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Align w:val="center"/>
          </w:tcPr>
          <w:p w14:paraId="1F96808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BCE7118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2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69D597AF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55-6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4228F90E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8E757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, hydrogymnastics</w:t>
            </w:r>
          </w:p>
        </w:tc>
        <w:tc>
          <w:tcPr>
            <w:tcW w:w="1950" w:type="dxa"/>
            <w:vAlign w:val="center"/>
          </w:tcPr>
          <w:p w14:paraId="1E20BC9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8EF3076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t>F: 1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B230FA3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bscript"/>
              </w:rPr>
            </w:pPr>
            <w:r w:rsidRPr="003C66FF">
              <w:rPr>
                <w:rFonts w:ascii="Arial" w:hAnsi="Arial"/>
                <w:sz w:val="16"/>
              </w:rPr>
              <w:t>I: 55-6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4B1BA1DA" w14:textId="77777777" w:rsidR="00BC4AC5" w:rsidRPr="003C66FF" w:rsidRDefault="00BC4AC5" w:rsidP="00BC4AC5">
            <w:pPr>
              <w:rPr>
                <w:rFonts w:ascii="Arial" w:hAnsi="Arial"/>
                <w:sz w:val="16"/>
                <w:vertAlign w:val="superscript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T: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7E1D068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uscle strengthening exercises</w:t>
            </w:r>
          </w:p>
        </w:tc>
        <w:tc>
          <w:tcPr>
            <w:tcW w:w="720" w:type="dxa"/>
            <w:vMerge w:val="restart"/>
            <w:vAlign w:val="center"/>
          </w:tcPr>
          <w:p w14:paraId="3A905D2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4F539C8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0</w:t>
            </w:r>
          </w:p>
          <w:p w14:paraId="55A8D9A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9B3E4F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 vs Con</w:t>
            </w:r>
          </w:p>
          <w:p w14:paraId="1563C22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8</w:t>
            </w:r>
          </w:p>
          <w:p w14:paraId="2F1B432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3EB2C5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011004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1</w:t>
            </w:r>
          </w:p>
        </w:tc>
        <w:tc>
          <w:tcPr>
            <w:tcW w:w="720" w:type="dxa"/>
            <w:vMerge w:val="restart"/>
            <w:vAlign w:val="center"/>
          </w:tcPr>
          <w:p w14:paraId="1743F17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492537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C99E1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5672146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-3.3</w:t>
            </w:r>
          </w:p>
          <w:p w14:paraId="7185029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6C03E0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8188C2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9.8</w:t>
            </w:r>
          </w:p>
          <w:p w14:paraId="10C5867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4C3617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67EBF7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6.5</w:t>
            </w:r>
          </w:p>
          <w:p w14:paraId="5784ED2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18B141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 w:val="restart"/>
            <w:vAlign w:val="center"/>
          </w:tcPr>
          <w:p w14:paraId="6F8D7F4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BP</w:t>
            </w:r>
          </w:p>
        </w:tc>
        <w:tc>
          <w:tcPr>
            <w:tcW w:w="1170" w:type="dxa"/>
            <w:vMerge w:val="restart"/>
            <w:vAlign w:val="center"/>
          </w:tcPr>
          <w:p w14:paraId="2259B6D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66C8385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67</w:t>
            </w:r>
          </w:p>
        </w:tc>
      </w:tr>
      <w:tr w:rsidR="00BC4AC5" w:rsidRPr="003C66FF" w14:paraId="66FDE6E2" w14:textId="77777777" w:rsidTr="00BC4AC5">
        <w:trPr>
          <w:trHeight w:val="342"/>
        </w:trPr>
        <w:tc>
          <w:tcPr>
            <w:tcW w:w="1260" w:type="dxa"/>
            <w:vMerge/>
            <w:vAlign w:val="center"/>
          </w:tcPr>
          <w:p w14:paraId="12C42F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0B64520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22AC0A9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3D1F559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1.1±17.9/82.3±7.7</w:t>
            </w:r>
          </w:p>
          <w:p w14:paraId="762268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210371A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1C2BA4F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4020" w:type="dxa"/>
            <w:gridSpan w:val="2"/>
            <w:vAlign w:val="center"/>
          </w:tcPr>
          <w:p w14:paraId="5164E31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6689BC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Monthly phone calls to subjects with study updates</w:t>
            </w:r>
          </w:p>
        </w:tc>
        <w:tc>
          <w:tcPr>
            <w:tcW w:w="720" w:type="dxa"/>
            <w:vMerge/>
            <w:vAlign w:val="center"/>
          </w:tcPr>
          <w:p w14:paraId="162D2AD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vAlign w:val="center"/>
          </w:tcPr>
          <w:p w14:paraId="5DD226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vAlign w:val="center"/>
          </w:tcPr>
          <w:p w14:paraId="622150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vAlign w:val="center"/>
          </w:tcPr>
          <w:p w14:paraId="332A446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vAlign w:val="center"/>
          </w:tcPr>
          <w:p w14:paraId="778FE98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039F2C12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358F510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Viecili et al. 2008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53 Viecili,P.R. 2009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3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6246D1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88(54)</w:t>
            </w:r>
          </w:p>
          <w:p w14:paraId="4E799BE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48(33)</w:t>
            </w:r>
          </w:p>
          <w:p w14:paraId="2A5F3F51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40(21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230CE2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40495F4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4.0±20.0/88.0±15.0</w:t>
            </w:r>
          </w:p>
          <w:p w14:paraId="59D8C3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6BD641C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, hypercholesterolemia</w:t>
            </w:r>
            <w:r>
              <w:rPr>
                <w:rFonts w:ascii="Arial" w:hAnsi="Arial"/>
                <w:sz w:val="16"/>
              </w:rPr>
              <w:t xml:space="preserve"> (29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15A6F31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0C7C9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B95127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0% VO</w:t>
            </w:r>
            <w:r w:rsidRPr="003C66FF">
              <w:rPr>
                <w:rFonts w:ascii="Arial" w:hAnsi="Arial"/>
                <w:sz w:val="16"/>
                <w:vertAlign w:val="subscript"/>
              </w:rPr>
              <w:t>2max</w:t>
            </w:r>
          </w:p>
          <w:p w14:paraId="30F22F0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56030A8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ing</w:t>
            </w:r>
          </w:p>
          <w:p w14:paraId="4DB838A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2F626DC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E1A68F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638FD3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40% MVC</w:t>
            </w:r>
          </w:p>
          <w:p w14:paraId="5356A64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9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E36E63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muscle strengthening exercise”</w:t>
            </w:r>
          </w:p>
          <w:p w14:paraId="5B298FD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47FDAC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7F8326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7B2387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7B2C022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7.4</w:t>
            </w:r>
          </w:p>
          <w:p w14:paraId="625C118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1191CB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B6F8CE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9</w:t>
            </w:r>
          </w:p>
          <w:p w14:paraId="417DF7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88EBB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6CB8B6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5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9AF92E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FA3B9B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719008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536A48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6</w:t>
            </w:r>
          </w:p>
          <w:p w14:paraId="5C525BD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E9ABCB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7146C8B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4</w:t>
            </w:r>
          </w:p>
          <w:p w14:paraId="438F079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612245E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ADF9A6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2.2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6F33878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Exercise Frequency</w:t>
            </w: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26E36112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shd w:val="clear" w:color="auto" w:fill="D9D9D9" w:themeFill="background1" w:themeFillShade="D9"/>
            <w:vAlign w:val="center"/>
          </w:tcPr>
          <w:p w14:paraId="7C0FC25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215978C3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0C6A655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68BD7F6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8CEA93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3B3E0E9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40.0±13.0/87.0±9.0</w:t>
            </w:r>
          </w:p>
          <w:p w14:paraId="56C2F4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01F229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2DM, hypercholesterolemia</w:t>
            </w:r>
            <w:r>
              <w:rPr>
                <w:rFonts w:ascii="Arial" w:hAnsi="Arial"/>
                <w:sz w:val="16"/>
              </w:rPr>
              <w:t xml:space="preserve"> (30)</w:t>
            </w:r>
          </w:p>
          <w:p w14:paraId="157EE16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3F9B2C5A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F01480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2F35B58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BP monitoring</w:t>
            </w: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3A8296C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EDE03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64807E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746362E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23D75201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shd w:val="clear" w:color="auto" w:fill="D9D9D9" w:themeFill="background1" w:themeFillShade="D9"/>
            <w:vAlign w:val="center"/>
          </w:tcPr>
          <w:p w14:paraId="1671A87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77C461CE" w14:textId="77777777" w:rsidTr="00BC4AC5">
        <w:tc>
          <w:tcPr>
            <w:tcW w:w="1260" w:type="dxa"/>
            <w:vMerge w:val="restart"/>
            <w:vAlign w:val="center"/>
          </w:tcPr>
          <w:p w14:paraId="007A90E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Vincente-Campos et al. 2012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201 Vicente-Campos,D. 2012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2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7915D35E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43(25)</w:t>
            </w:r>
          </w:p>
          <w:p w14:paraId="555ABB1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22(12)</w:t>
            </w:r>
          </w:p>
          <w:p w14:paraId="14C8C6DD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21(13)</w:t>
            </w:r>
          </w:p>
        </w:tc>
        <w:tc>
          <w:tcPr>
            <w:tcW w:w="2070" w:type="dxa"/>
            <w:vAlign w:val="center"/>
          </w:tcPr>
          <w:p w14:paraId="7581CDC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0FBFF5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5.2±4.4/81.1±6.8</w:t>
            </w:r>
          </w:p>
          <w:p w14:paraId="52336D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A00C8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2B0D0DC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28</w:t>
            </w:r>
          </w:p>
        </w:tc>
        <w:tc>
          <w:tcPr>
            <w:tcW w:w="2070" w:type="dxa"/>
            <w:vAlign w:val="center"/>
          </w:tcPr>
          <w:p w14:paraId="2ED6E03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0465668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-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11BA8E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5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5D2C826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T: “aerobic activity”</w:t>
            </w:r>
          </w:p>
          <w:p w14:paraId="0F93C8B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3387F4C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1C5C6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-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B56C7D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% HR</w:t>
            </w:r>
            <w:r w:rsidRPr="003C66FF">
              <w:rPr>
                <w:rFonts w:ascii="Arial" w:hAnsi="Arial"/>
                <w:sz w:val="16"/>
                <w:vertAlign w:val="subscript"/>
              </w:rPr>
              <w:t>max</w:t>
            </w:r>
          </w:p>
          <w:p w14:paraId="6B3DE4A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5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40794E6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“strengthening exercise”</w:t>
            </w:r>
          </w:p>
          <w:p w14:paraId="08C0C12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Align w:val="center"/>
          </w:tcPr>
          <w:p w14:paraId="65BF77F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D6A4DC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2364EE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287D4FE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7</w:t>
            </w:r>
          </w:p>
          <w:p w14:paraId="6A6E367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12D4BC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1BFE5A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5</w:t>
            </w:r>
          </w:p>
          <w:p w14:paraId="19D94C6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053AE2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54CFF9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0.0</w:t>
            </w:r>
          </w:p>
        </w:tc>
        <w:tc>
          <w:tcPr>
            <w:tcW w:w="720" w:type="dxa"/>
            <w:vAlign w:val="center"/>
          </w:tcPr>
          <w:p w14:paraId="55F6DDA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AA27C0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67C038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1E9F87A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3.0</w:t>
            </w:r>
          </w:p>
          <w:p w14:paraId="69236A4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0EB02AF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76DEA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2</w:t>
            </w:r>
          </w:p>
          <w:p w14:paraId="6ECBF75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1DDAA5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FDB9EE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2</w:t>
            </w:r>
          </w:p>
        </w:tc>
        <w:tc>
          <w:tcPr>
            <w:tcW w:w="1080" w:type="dxa"/>
            <w:vAlign w:val="center"/>
          </w:tcPr>
          <w:p w14:paraId="376B9D3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rebral vasoreactivity</w:t>
            </w:r>
          </w:p>
        </w:tc>
        <w:tc>
          <w:tcPr>
            <w:tcW w:w="1170" w:type="dxa"/>
            <w:vAlign w:val="center"/>
          </w:tcPr>
          <w:p w14:paraId="367C3C8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Align w:val="center"/>
          </w:tcPr>
          <w:p w14:paraId="5729C05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4C15B7A4" w14:textId="77777777" w:rsidTr="00BC4AC5">
        <w:tc>
          <w:tcPr>
            <w:tcW w:w="1260" w:type="dxa"/>
            <w:vMerge/>
            <w:vAlign w:val="center"/>
          </w:tcPr>
          <w:p w14:paraId="43E90F6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vAlign w:val="center"/>
          </w:tcPr>
          <w:p w14:paraId="5EFFB34F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vAlign w:val="center"/>
          </w:tcPr>
          <w:p w14:paraId="128ECAF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0B0C795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5.7±5.5/81.2±4.2</w:t>
            </w:r>
          </w:p>
          <w:p w14:paraId="7896ABE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474DC5D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vAlign w:val="center"/>
          </w:tcPr>
          <w:p w14:paraId="0DAA910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28</w:t>
            </w:r>
          </w:p>
        </w:tc>
        <w:tc>
          <w:tcPr>
            <w:tcW w:w="2070" w:type="dxa"/>
            <w:vAlign w:val="center"/>
          </w:tcPr>
          <w:p w14:paraId="6389C86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7D9E69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3D71150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Align w:val="center"/>
          </w:tcPr>
          <w:p w14:paraId="363FF73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Align w:val="center"/>
          </w:tcPr>
          <w:p w14:paraId="4EFC051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Align w:val="center"/>
          </w:tcPr>
          <w:p w14:paraId="355C5D2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Align w:val="center"/>
          </w:tcPr>
          <w:p w14:paraId="336FAA6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Align w:val="center"/>
          </w:tcPr>
          <w:p w14:paraId="5DE8A1C2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Align w:val="center"/>
          </w:tcPr>
          <w:p w14:paraId="40926AB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5A94EC30" w14:textId="77777777" w:rsidTr="00BC4AC5"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7832E66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Wescott et al. 201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1345 Westcott,W. 201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4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shd w:val="clear" w:color="auto" w:fill="D9D9D9" w:themeFill="background1" w:themeFillShade="D9"/>
            <w:vAlign w:val="center"/>
          </w:tcPr>
          <w:p w14:paraId="53BD8609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52(48)</w:t>
            </w:r>
          </w:p>
          <w:p w14:paraId="28CBDCEA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18(NR)</w:t>
            </w:r>
          </w:p>
          <w:p w14:paraId="2FE6C81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(NR)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4396CDF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0B68F5C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4.3±16.8/68.6±6.4</w:t>
            </w:r>
          </w:p>
          <w:p w14:paraId="54AA3DE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215492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25A4BB5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36</w:t>
            </w:r>
          </w:p>
        </w:tc>
        <w:tc>
          <w:tcPr>
            <w:tcW w:w="2070" w:type="dxa"/>
            <w:shd w:val="clear" w:color="auto" w:fill="D9D9D9" w:themeFill="background1" w:themeFillShade="D9"/>
            <w:vAlign w:val="center"/>
          </w:tcPr>
          <w:p w14:paraId="3BB3750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6E9CB25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-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C7324B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</w:t>
            </w:r>
          </w:p>
          <w:p w14:paraId="3854BB2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259BA66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cycle ergometer</w:t>
            </w:r>
          </w:p>
          <w:p w14:paraId="5F4A6BF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shd w:val="clear" w:color="auto" w:fill="D9D9D9" w:themeFill="background1" w:themeFillShade="D9"/>
            <w:vAlign w:val="center"/>
          </w:tcPr>
          <w:p w14:paraId="451DD52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2487FA6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2-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0F9D760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moderate</w:t>
            </w:r>
          </w:p>
          <w:p w14:paraId="26C641D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resistance, 6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ED79CC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machine weights</w:t>
            </w:r>
          </w:p>
          <w:p w14:paraId="50A684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1F4114F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1ECD606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47F83D1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4</w:t>
            </w:r>
          </w:p>
          <w:p w14:paraId="194D586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474448B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21A69FA0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4.2</w:t>
            </w:r>
          </w:p>
          <w:p w14:paraId="10467C5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B1DE14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4459989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8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C40EE98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20E071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</w:t>
            </w:r>
          </w:p>
          <w:p w14:paraId="0F3327A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5</w:t>
            </w:r>
          </w:p>
          <w:p w14:paraId="38859FF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955ABB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66A8F95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5.4</w:t>
            </w:r>
          </w:p>
          <w:p w14:paraId="7B72A6F7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87C578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5537A5F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8.0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2E61A2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 xml:space="preserve">Lean weight, </w:t>
            </w:r>
            <w:r>
              <w:rPr>
                <w:rFonts w:ascii="Arial" w:hAnsi="Arial"/>
                <w:sz w:val="16"/>
              </w:rPr>
              <w:t>BP</w:t>
            </w: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6085C020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shd w:val="clear" w:color="auto" w:fill="D9D9D9" w:themeFill="background1" w:themeFillShade="D9"/>
            <w:vAlign w:val="center"/>
          </w:tcPr>
          <w:p w14:paraId="06287ECB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9</w:t>
            </w:r>
          </w:p>
        </w:tc>
      </w:tr>
      <w:tr w:rsidR="00BC4AC5" w:rsidRPr="003C66FF" w14:paraId="280A73C2" w14:textId="77777777" w:rsidTr="00BC4AC5"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1E35E15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shd w:val="clear" w:color="auto" w:fill="D9D9D9" w:themeFill="background1" w:themeFillShade="D9"/>
            <w:vAlign w:val="center"/>
          </w:tcPr>
          <w:p w14:paraId="14131376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3ADE609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002B9E8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17.1±9.5/68.0±6.8</w:t>
            </w:r>
          </w:p>
          <w:p w14:paraId="246E551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7C2892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shd w:val="clear" w:color="auto" w:fill="D9D9D9" w:themeFill="background1" w:themeFillShade="D9"/>
            <w:vAlign w:val="center"/>
          </w:tcPr>
          <w:p w14:paraId="3D157251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36</w:t>
            </w:r>
          </w:p>
        </w:tc>
        <w:tc>
          <w:tcPr>
            <w:tcW w:w="4020" w:type="dxa"/>
            <w:gridSpan w:val="2"/>
            <w:shd w:val="clear" w:color="auto" w:fill="D9D9D9" w:themeFill="background1" w:themeFillShade="D9"/>
            <w:vAlign w:val="center"/>
          </w:tcPr>
          <w:p w14:paraId="7ACF67A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01C7CCB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905E6CA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2273D0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01EAEF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442A95FD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shd w:val="clear" w:color="auto" w:fill="D9D9D9" w:themeFill="background1" w:themeFillShade="D9"/>
            <w:vAlign w:val="center"/>
          </w:tcPr>
          <w:p w14:paraId="30C8F276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FECD509" w14:textId="77777777" w:rsidTr="000E6BF9">
        <w:trPr>
          <w:trHeight w:val="825"/>
        </w:trPr>
        <w:tc>
          <w:tcPr>
            <w:tcW w:w="1260" w:type="dxa"/>
            <w:vMerge w:val="restart"/>
            <w:vAlign w:val="center"/>
          </w:tcPr>
          <w:p w14:paraId="3407999E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Wood et al. 2001</w:t>
            </w:r>
            <w:r>
              <w:rPr>
                <w:rFonts w:ascii="Arial" w:hAnsi="Arial"/>
                <w:sz w:val="16"/>
              </w:rPr>
              <w:fldChar w:fldCharType="begin"/>
            </w:r>
            <w:r>
              <w:rPr>
                <w:rFonts w:ascii="Arial" w:hAnsi="Arial"/>
                <w:sz w:val="16"/>
              </w:rPr>
              <w:instrText>ADDIN RW.CITE{{706 Wood,R.H. 2001}}</w:instrText>
            </w:r>
            <w:r>
              <w:rPr>
                <w:rFonts w:ascii="Arial" w:hAnsi="Arial"/>
                <w:sz w:val="16"/>
              </w:rPr>
              <w:fldChar w:fldCharType="separate"/>
            </w:r>
            <w:r w:rsidRPr="003F2D0C">
              <w:rPr>
                <w:rFonts w:ascii="Arial" w:hAnsi="Arial"/>
                <w:sz w:val="16"/>
              </w:rPr>
              <w:t>(65)</w:t>
            </w:r>
            <w:r>
              <w:rPr>
                <w:rFonts w:ascii="Arial" w:hAnsi="Arial"/>
                <w:sz w:val="16"/>
              </w:rPr>
              <w:fldChar w:fldCharType="end"/>
            </w:r>
          </w:p>
        </w:tc>
        <w:tc>
          <w:tcPr>
            <w:tcW w:w="1260" w:type="dxa"/>
            <w:vMerge w:val="restart"/>
            <w:vAlign w:val="center"/>
          </w:tcPr>
          <w:p w14:paraId="229D0875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N=36(19)</w:t>
            </w:r>
          </w:p>
          <w:p w14:paraId="7D5A43F8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=9(5)</w:t>
            </w:r>
          </w:p>
          <w:p w14:paraId="0AEE8EA3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=6(3)</w:t>
            </w:r>
          </w:p>
        </w:tc>
        <w:tc>
          <w:tcPr>
            <w:tcW w:w="2070" w:type="dxa"/>
            <w:tcBorders>
              <w:top w:val="nil"/>
              <w:bottom w:val="single" w:sz="4" w:space="0" w:color="auto"/>
            </w:tcBorders>
            <w:vAlign w:val="center"/>
          </w:tcPr>
          <w:p w14:paraId="7CE2BB5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139ADF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CD3501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E</w:t>
            </w:r>
          </w:p>
          <w:p w14:paraId="11B381A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8.7±13.8/76.6±8.3</w:t>
            </w:r>
          </w:p>
          <w:p w14:paraId="2E80D51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vAlign w:val="center"/>
          </w:tcPr>
          <w:p w14:paraId="1F7B471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762391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Healthy</w:t>
            </w:r>
            <w:r>
              <w:rPr>
                <w:rFonts w:ascii="Arial" w:hAnsi="Arial"/>
                <w:sz w:val="16"/>
              </w:rPr>
              <w:t xml:space="preserve"> (100)</w:t>
            </w:r>
          </w:p>
        </w:tc>
        <w:tc>
          <w:tcPr>
            <w:tcW w:w="750" w:type="dxa"/>
            <w:vAlign w:val="center"/>
          </w:tcPr>
          <w:p w14:paraId="6E35AA28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  <w:p w14:paraId="1BCDA935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Merge w:val="restart"/>
            <w:vAlign w:val="center"/>
          </w:tcPr>
          <w:p w14:paraId="3BE126A7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4794AAA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2D64E97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135E728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65% HRR</w:t>
            </w:r>
          </w:p>
          <w:p w14:paraId="295C39C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lastRenderedPageBreak/>
              <w:t>T: 30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aerobic, 5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</w:t>
            </w:r>
          </w:p>
          <w:p w14:paraId="52222D0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alk, cycle</w:t>
            </w:r>
          </w:p>
          <w:p w14:paraId="0425A722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33896B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39DD28F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Non-exercise control</w:t>
            </w:r>
          </w:p>
          <w:p w14:paraId="747A6C7D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Merge w:val="restart"/>
            <w:vAlign w:val="center"/>
          </w:tcPr>
          <w:p w14:paraId="17A0FDE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  <w:p w14:paraId="163988E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F: 3 d·wk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</w:p>
          <w:p w14:paraId="38467ED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I: 75% 5RM</w:t>
            </w:r>
          </w:p>
          <w:p w14:paraId="037C749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2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1</w:t>
            </w:r>
            <w:r w:rsidRPr="003C66FF">
              <w:rPr>
                <w:rFonts w:ascii="Arial" w:hAnsi="Arial"/>
                <w:sz w:val="16"/>
              </w:rPr>
              <w:t xml:space="preserve"> resistance, 55 min·ses</w:t>
            </w:r>
            <w:r w:rsidRPr="003C66FF">
              <w:rPr>
                <w:rFonts w:ascii="Arial" w:hAnsi="Arial"/>
                <w:sz w:val="16"/>
                <w:vertAlign w:val="superscript"/>
              </w:rPr>
              <w:t>-</w:t>
            </w:r>
            <w:r w:rsidRPr="003C66FF">
              <w:rPr>
                <w:rFonts w:ascii="Arial" w:hAnsi="Arial"/>
                <w:sz w:val="16"/>
                <w:vertAlign w:val="superscript"/>
              </w:rPr>
              <w:lastRenderedPageBreak/>
              <w:t>1</w:t>
            </w:r>
            <w:r w:rsidRPr="003C66FF">
              <w:rPr>
                <w:rFonts w:ascii="Arial" w:hAnsi="Arial"/>
                <w:sz w:val="16"/>
              </w:rPr>
              <w:t>, 1 set of 10 reps, 8 exercises</w:t>
            </w:r>
          </w:p>
          <w:p w14:paraId="58919C1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T: weight machines</w:t>
            </w:r>
          </w:p>
          <w:p w14:paraId="651D48DC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 w:val="restart"/>
            <w:vAlign w:val="center"/>
          </w:tcPr>
          <w:p w14:paraId="2F81167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06476DFC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4</w:t>
            </w:r>
          </w:p>
          <w:p w14:paraId="7D530A1A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5B77211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199FE24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+2.9</w:t>
            </w:r>
          </w:p>
          <w:p w14:paraId="25B95BA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52FDA13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671E470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-1.4</w:t>
            </w:r>
          </w:p>
        </w:tc>
        <w:tc>
          <w:tcPr>
            <w:tcW w:w="720" w:type="dxa"/>
            <w:vMerge w:val="restart"/>
            <w:vAlign w:val="center"/>
          </w:tcPr>
          <w:p w14:paraId="0F985434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CE</w:t>
            </w:r>
          </w:p>
          <w:p w14:paraId="61E3153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1.3</w:t>
            </w:r>
          </w:p>
          <w:p w14:paraId="5FB3013B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1430B1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E vs Con</w:t>
            </w:r>
          </w:p>
          <w:p w14:paraId="340EAA89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-1.1</w:t>
            </w:r>
          </w:p>
          <w:p w14:paraId="31B1106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  <w:p w14:paraId="70D00A73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Con</w:t>
            </w:r>
          </w:p>
          <w:p w14:paraId="782DCA5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+2.4</w:t>
            </w:r>
          </w:p>
        </w:tc>
        <w:tc>
          <w:tcPr>
            <w:tcW w:w="1080" w:type="dxa"/>
            <w:vMerge w:val="restart"/>
            <w:vAlign w:val="center"/>
          </w:tcPr>
          <w:p w14:paraId="0FB899D1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lastRenderedPageBreak/>
              <w:t>B</w:t>
            </w:r>
            <w:r w:rsidRPr="003C66FF">
              <w:rPr>
                <w:rFonts w:ascii="Arial" w:hAnsi="Arial"/>
                <w:sz w:val="16"/>
              </w:rPr>
              <w:t>attery</w:t>
            </w:r>
            <w:r>
              <w:rPr>
                <w:rFonts w:ascii="Arial" w:hAnsi="Arial"/>
                <w:sz w:val="16"/>
              </w:rPr>
              <w:t xml:space="preserve"> of</w:t>
            </w:r>
            <w:r w:rsidRPr="003C66FF">
              <w:rPr>
                <w:rFonts w:ascii="Arial" w:hAnsi="Arial"/>
                <w:sz w:val="16"/>
              </w:rPr>
              <w:t xml:space="preserve"> tests for physical fitness in older adults</w:t>
            </w:r>
          </w:p>
        </w:tc>
        <w:tc>
          <w:tcPr>
            <w:tcW w:w="1170" w:type="dxa"/>
            <w:vMerge w:val="restart"/>
            <w:vAlign w:val="center"/>
          </w:tcPr>
          <w:p w14:paraId="37F1A68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Yes</w:t>
            </w:r>
          </w:p>
        </w:tc>
        <w:tc>
          <w:tcPr>
            <w:tcW w:w="1260" w:type="dxa"/>
            <w:gridSpan w:val="2"/>
            <w:vMerge w:val="restart"/>
            <w:vAlign w:val="center"/>
          </w:tcPr>
          <w:p w14:paraId="4C8EDE23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58</w:t>
            </w:r>
          </w:p>
        </w:tc>
      </w:tr>
      <w:tr w:rsidR="00BC4AC5" w:rsidRPr="003C66FF" w14:paraId="47CF5E61" w14:textId="77777777" w:rsidTr="000E6BF9">
        <w:trPr>
          <w:trHeight w:val="825"/>
        </w:trPr>
        <w:tc>
          <w:tcPr>
            <w:tcW w:w="1260" w:type="dxa"/>
            <w:vMerge/>
            <w:tcBorders>
              <w:bottom w:val="single" w:sz="4" w:space="0" w:color="auto"/>
            </w:tcBorders>
            <w:vAlign w:val="center"/>
          </w:tcPr>
          <w:p w14:paraId="5BB5787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vAlign w:val="center"/>
          </w:tcPr>
          <w:p w14:paraId="5BDB1790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23E13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Con</w:t>
            </w:r>
          </w:p>
          <w:p w14:paraId="1E836554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 w:rsidRPr="003C66FF">
              <w:rPr>
                <w:rFonts w:ascii="Arial" w:hAnsi="Arial"/>
                <w:sz w:val="16"/>
              </w:rPr>
              <w:t>133.5±22.4/78.3±6.9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31D30E79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Healthy (100)</w:t>
            </w:r>
          </w:p>
        </w:tc>
        <w:tc>
          <w:tcPr>
            <w:tcW w:w="750" w:type="dxa"/>
            <w:tcBorders>
              <w:bottom w:val="single" w:sz="4" w:space="0" w:color="auto"/>
            </w:tcBorders>
            <w:vAlign w:val="center"/>
          </w:tcPr>
          <w:p w14:paraId="08DF1253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12</w:t>
            </w:r>
          </w:p>
        </w:tc>
        <w:tc>
          <w:tcPr>
            <w:tcW w:w="2070" w:type="dxa"/>
            <w:vMerge/>
            <w:tcBorders>
              <w:bottom w:val="single" w:sz="4" w:space="0" w:color="auto"/>
            </w:tcBorders>
            <w:vAlign w:val="center"/>
          </w:tcPr>
          <w:p w14:paraId="70CEAFE0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vMerge/>
            <w:tcBorders>
              <w:bottom w:val="single" w:sz="4" w:space="0" w:color="auto"/>
            </w:tcBorders>
            <w:vAlign w:val="center"/>
          </w:tcPr>
          <w:p w14:paraId="443E0748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tcBorders>
              <w:bottom w:val="single" w:sz="4" w:space="0" w:color="auto"/>
            </w:tcBorders>
            <w:vAlign w:val="center"/>
          </w:tcPr>
          <w:p w14:paraId="1AAA260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vMerge/>
            <w:tcBorders>
              <w:bottom w:val="single" w:sz="4" w:space="0" w:color="auto"/>
            </w:tcBorders>
            <w:vAlign w:val="center"/>
          </w:tcPr>
          <w:p w14:paraId="0C80CDD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vAlign w:val="center"/>
          </w:tcPr>
          <w:p w14:paraId="44651336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vMerge/>
            <w:tcBorders>
              <w:bottom w:val="single" w:sz="4" w:space="0" w:color="auto"/>
            </w:tcBorders>
            <w:vAlign w:val="center"/>
          </w:tcPr>
          <w:p w14:paraId="749EC63F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14:paraId="0A28519B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5BF0565F" w14:textId="77777777" w:rsidTr="00BC4AC5"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79649C7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  <w:vAlign w:val="center"/>
          </w:tcPr>
          <w:p w14:paraId="23D41472" w14:textId="77777777" w:rsidR="00BC4AC5" w:rsidRPr="003C66FF" w:rsidRDefault="00BC4AC5" w:rsidP="00BC4AC5">
            <w:pPr>
              <w:spacing w:line="360" w:lineRule="auto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14:paraId="1A211356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01EF8D62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50" w:type="dxa"/>
            <w:tcBorders>
              <w:bottom w:val="single" w:sz="4" w:space="0" w:color="auto"/>
            </w:tcBorders>
            <w:vAlign w:val="center"/>
          </w:tcPr>
          <w:p w14:paraId="5E0F927C" w14:textId="77777777" w:rsidR="00BC4AC5" w:rsidRPr="003C66FF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2070" w:type="dxa"/>
            <w:tcBorders>
              <w:bottom w:val="single" w:sz="4" w:space="0" w:color="auto"/>
            </w:tcBorders>
            <w:vAlign w:val="center"/>
          </w:tcPr>
          <w:p w14:paraId="16738D7F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950" w:type="dxa"/>
            <w:tcBorders>
              <w:bottom w:val="single" w:sz="4" w:space="0" w:color="auto"/>
            </w:tcBorders>
            <w:vAlign w:val="center"/>
          </w:tcPr>
          <w:p w14:paraId="6A080193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14:paraId="50314655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14:paraId="0D64143B" w14:textId="77777777" w:rsidR="00BC4AC5" w:rsidRPr="003C66FF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5368DDBF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</w:p>
        </w:tc>
        <w:tc>
          <w:tcPr>
            <w:tcW w:w="1170" w:type="dxa"/>
            <w:tcBorders>
              <w:bottom w:val="single" w:sz="4" w:space="0" w:color="auto"/>
            </w:tcBorders>
            <w:vAlign w:val="center"/>
          </w:tcPr>
          <w:p w14:paraId="790FB8B5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  <w:tc>
          <w:tcPr>
            <w:tcW w:w="1260" w:type="dxa"/>
            <w:gridSpan w:val="2"/>
            <w:tcBorders>
              <w:bottom w:val="single" w:sz="4" w:space="0" w:color="auto"/>
            </w:tcBorders>
            <w:vAlign w:val="center"/>
          </w:tcPr>
          <w:p w14:paraId="6B2DED2A" w14:textId="77777777" w:rsidR="00BC4AC5" w:rsidRDefault="00BC4AC5" w:rsidP="00BC4AC5">
            <w:pPr>
              <w:jc w:val="center"/>
              <w:rPr>
                <w:rFonts w:ascii="Arial" w:hAnsi="Arial"/>
                <w:sz w:val="16"/>
              </w:rPr>
            </w:pPr>
          </w:p>
        </w:tc>
      </w:tr>
      <w:tr w:rsidR="00BC4AC5" w:rsidRPr="003C66FF" w14:paraId="103A97B3" w14:textId="77777777" w:rsidTr="00BC4AC5">
        <w:tc>
          <w:tcPr>
            <w:tcW w:w="15660" w:type="dxa"/>
            <w:gridSpan w:val="1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2E6CEE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i/>
                <w:sz w:val="16"/>
              </w:rPr>
              <w:t>Note</w:t>
            </w:r>
            <w:r>
              <w:rPr>
                <w:rFonts w:ascii="Arial" w:hAnsi="Arial"/>
                <w:sz w:val="16"/>
              </w:rPr>
              <w:t>: Abbr. ART=after resistance training. BP= blood pressure. BRT= before resistance training. CE=concurrent exercise. CI=confidence interval. CKD= chronic kidney disease. Comp=composition. Con=control or comparison group. CONT=continuous. CV=cardiovascular. CVD=cardiovascular disease. CRT= concentric resistance training. DBP= diastolic blood pressure. ERT=eccentric resistance training. FITT= frequency, intensity, time and type of exercise. HR</w:t>
            </w:r>
            <w:r>
              <w:rPr>
                <w:rFonts w:ascii="Arial" w:hAnsi="Arial"/>
                <w:sz w:val="16"/>
                <w:vertAlign w:val="subscript"/>
              </w:rPr>
              <w:t>max</w:t>
            </w:r>
            <w:r>
              <w:rPr>
                <w:rFonts w:ascii="Arial" w:hAnsi="Arial"/>
                <w:sz w:val="16"/>
              </w:rPr>
              <w:t xml:space="preserve">= maximum heart rate. HRR=heart rate reserve. HDL=high-density lipoprotein cholesterol. HTN=hypertension (&gt;140/&gt;90 mmHg). INT= interval training. </w:t>
            </w:r>
            <w:r>
              <w:rPr>
                <w:rFonts w:ascii="Arial" w:hAnsi="Arial"/>
                <w:i/>
                <w:sz w:val="16"/>
              </w:rPr>
              <w:t>k</w:t>
            </w:r>
            <w:r>
              <w:rPr>
                <w:rFonts w:ascii="Arial" w:hAnsi="Arial"/>
                <w:sz w:val="16"/>
              </w:rPr>
              <w:t>=number of observations. MET=metabolic equivalents. MetS=metabolic syndrome. MVC=maximal voluntary contraction. N=number of participants. NBP=normal blood pressure (&lt;120/&lt;80 mmHg) NR=not reported. PreHTN=prehypertension (120-139/80-89 mmHg). SBP=systolic blood pressure. T2DM= type 2 diabetes mellitus. VO</w:t>
            </w:r>
            <w:r>
              <w:rPr>
                <w:rFonts w:ascii="Arial" w:hAnsi="Arial"/>
                <w:sz w:val="16"/>
                <w:vertAlign w:val="subscript"/>
              </w:rPr>
              <w:t>2max</w:t>
            </w:r>
            <w:r>
              <w:rPr>
                <w:rFonts w:ascii="Arial" w:hAnsi="Arial"/>
                <w:sz w:val="16"/>
              </w:rPr>
              <w:t xml:space="preserve">=maximal oxygen consumption. RM=repetition maximum. RPE=rating of perceived exertion. W=number of women. Wks=weeks. Data are presented as mean </w:t>
            </w:r>
            <w:r w:rsidRPr="003C66FF">
              <w:rPr>
                <w:rFonts w:ascii="Arial" w:hAnsi="Arial"/>
                <w:sz w:val="16"/>
              </w:rPr>
              <w:t>±</w:t>
            </w:r>
            <w:r>
              <w:rPr>
                <w:rFonts w:ascii="Arial" w:hAnsi="Arial"/>
                <w:sz w:val="16"/>
              </w:rPr>
              <w:t xml:space="preserve"> standard deviation unless otherwise specified. Study quality was assessed using a modified version of the Downs and Black Methodological checklist. A score of total items satisfied out 33 is given and converted into a percent score, taking the total score divided by the total possible score (33) multiplied by 100.</w:t>
            </w:r>
          </w:p>
          <w:p w14:paraId="4615A7F3" w14:textId="77777777" w:rsidR="00BC4AC5" w:rsidRPr="00B6226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</w:rPr>
              <w:t>*blood pressure was significantly reduced pre- to post intervention (</w:t>
            </w:r>
            <w:r>
              <w:rPr>
                <w:rFonts w:ascii="Arial" w:hAnsi="Arial"/>
                <w:i/>
                <w:sz w:val="16"/>
              </w:rPr>
              <w:t>p</w:t>
            </w:r>
            <w:r>
              <w:rPr>
                <w:rFonts w:ascii="Arial" w:hAnsi="Arial"/>
                <w:sz w:val="16"/>
              </w:rPr>
              <w:t>&lt;0.05)</w:t>
            </w:r>
          </w:p>
          <w:p w14:paraId="47D8E5A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  <w:vertAlign w:val="superscript"/>
              </w:rPr>
              <w:t>&amp;</w:t>
            </w:r>
            <w:r>
              <w:rPr>
                <w:rFonts w:ascii="Arial" w:hAnsi="Arial"/>
                <w:sz w:val="16"/>
              </w:rPr>
              <w:t xml:space="preserve">data are presented as mean </w:t>
            </w:r>
            <w:r w:rsidRPr="003C66FF">
              <w:rPr>
                <w:rFonts w:ascii="Arial" w:hAnsi="Arial"/>
                <w:sz w:val="16"/>
              </w:rPr>
              <w:t>±</w:t>
            </w:r>
            <w:r>
              <w:rPr>
                <w:rFonts w:ascii="Arial" w:hAnsi="Arial"/>
                <w:sz w:val="16"/>
              </w:rPr>
              <w:t xml:space="preserve"> standard error</w:t>
            </w:r>
          </w:p>
          <w:p w14:paraId="66EFF3DD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  <w:vertAlign w:val="superscript"/>
              </w:rPr>
              <w:t>$</w:t>
            </w:r>
            <w:r>
              <w:rPr>
                <w:rFonts w:ascii="Arial" w:hAnsi="Arial"/>
                <w:sz w:val="16"/>
              </w:rPr>
              <w:t>data are presented as mean (95% confidence interval). An interval which does not contain zero indicates a significant reduction in blood pressure.</w:t>
            </w:r>
          </w:p>
          <w:p w14:paraId="1E6B5335" w14:textId="77777777" w:rsidR="00BC4AC5" w:rsidRDefault="00BC4AC5" w:rsidP="00BC4AC5">
            <w:pPr>
              <w:rPr>
                <w:rFonts w:ascii="Arial" w:hAnsi="Arial"/>
                <w:sz w:val="16"/>
              </w:rPr>
            </w:pPr>
            <w:r>
              <w:rPr>
                <w:rFonts w:ascii="Arial" w:hAnsi="Arial"/>
                <w:sz w:val="16"/>
                <w:vertAlign w:val="superscript"/>
              </w:rPr>
              <w:t>%</w:t>
            </w:r>
            <w:r>
              <w:rPr>
                <w:rFonts w:ascii="Arial" w:hAnsi="Arial"/>
                <w:sz w:val="16"/>
              </w:rPr>
              <w:t>data are presented as mean (range)</w:t>
            </w:r>
          </w:p>
          <w:p w14:paraId="1663DDA4" w14:textId="77777777" w:rsidR="00BC4AC5" w:rsidRPr="00D802A6" w:rsidRDefault="00BC4AC5" w:rsidP="00BC4AC5">
            <w:pPr>
              <w:rPr>
                <w:rFonts w:ascii="Arial" w:hAnsi="Arial"/>
                <w:i/>
                <w:sz w:val="16"/>
              </w:rPr>
            </w:pPr>
            <w:r>
              <w:rPr>
                <w:rFonts w:ascii="Arial" w:hAnsi="Arial"/>
                <w:sz w:val="16"/>
                <w:vertAlign w:val="superscript"/>
              </w:rPr>
              <w:t>^</w:t>
            </w:r>
            <w:r>
              <w:rPr>
                <w:rFonts w:ascii="Arial" w:hAnsi="Arial"/>
                <w:sz w:val="16"/>
              </w:rPr>
              <w:t>data are presented as within-group effect sizes (CE and Con) and between group effect sizes (CE vs Con) for the individual studies, converted into the raw BP changes in mmHg</w:t>
            </w:r>
          </w:p>
        </w:tc>
      </w:tr>
    </w:tbl>
    <w:p w14:paraId="79CBAAB8" w14:textId="77777777" w:rsidR="00BC4AC5" w:rsidRDefault="00BC4AC5">
      <w:pPr>
        <w:rPr>
          <w:b/>
          <w:highlight w:val="yellow"/>
        </w:rPr>
      </w:pPr>
    </w:p>
    <w:p w14:paraId="5A65EC9E" w14:textId="77777777" w:rsidR="002115F4" w:rsidRDefault="002115F4">
      <w:pPr>
        <w:rPr>
          <w:b/>
          <w:highlight w:val="yellow"/>
        </w:rPr>
      </w:pPr>
    </w:p>
    <w:p w14:paraId="13334D5B" w14:textId="77777777" w:rsidR="002115F4" w:rsidRDefault="002115F4">
      <w:pPr>
        <w:rPr>
          <w:b/>
          <w:highlight w:val="yellow"/>
        </w:rPr>
      </w:pPr>
    </w:p>
    <w:p w14:paraId="322B5B60" w14:textId="77777777" w:rsidR="002115F4" w:rsidRDefault="002115F4">
      <w:pPr>
        <w:rPr>
          <w:b/>
          <w:highlight w:val="yellow"/>
        </w:rPr>
      </w:pPr>
    </w:p>
    <w:p w14:paraId="1AD36029" w14:textId="77777777" w:rsidR="00714F59" w:rsidRDefault="00714F59">
      <w:pPr>
        <w:rPr>
          <w:b/>
          <w:highlight w:val="yellow"/>
        </w:rPr>
      </w:pPr>
    </w:p>
    <w:p w14:paraId="2B9BA123" w14:textId="77777777" w:rsidR="005A1DD2" w:rsidRDefault="005A1DD2">
      <w:pPr>
        <w:rPr>
          <w:b/>
          <w:highlight w:val="yellow"/>
        </w:rPr>
      </w:pPr>
    </w:p>
    <w:p w14:paraId="0C81963B" w14:textId="77777777" w:rsidR="005A1DD2" w:rsidRDefault="005A1DD2">
      <w:pPr>
        <w:rPr>
          <w:b/>
          <w:highlight w:val="yellow"/>
        </w:rPr>
      </w:pPr>
    </w:p>
    <w:p w14:paraId="626D1918" w14:textId="77777777" w:rsidR="005A1DD2" w:rsidRDefault="005A1DD2">
      <w:pPr>
        <w:rPr>
          <w:b/>
          <w:highlight w:val="yellow"/>
        </w:rPr>
      </w:pPr>
    </w:p>
    <w:p w14:paraId="0E688863" w14:textId="77777777" w:rsidR="005A1DD2" w:rsidRDefault="005A1DD2">
      <w:pPr>
        <w:rPr>
          <w:b/>
          <w:highlight w:val="yellow"/>
        </w:rPr>
      </w:pPr>
    </w:p>
    <w:p w14:paraId="5B44E932" w14:textId="77777777" w:rsidR="005A1DD2" w:rsidRDefault="005A1DD2">
      <w:pPr>
        <w:rPr>
          <w:b/>
          <w:highlight w:val="yellow"/>
        </w:rPr>
      </w:pPr>
    </w:p>
    <w:p w14:paraId="7DB31BF2" w14:textId="77777777" w:rsidR="005A1DD2" w:rsidRDefault="005A1DD2">
      <w:pPr>
        <w:rPr>
          <w:b/>
          <w:highlight w:val="yellow"/>
        </w:rPr>
      </w:pPr>
    </w:p>
    <w:p w14:paraId="5B440B9F" w14:textId="77777777" w:rsidR="005A1DD2" w:rsidRDefault="005A1DD2">
      <w:pPr>
        <w:rPr>
          <w:b/>
          <w:highlight w:val="yellow"/>
        </w:rPr>
      </w:pPr>
    </w:p>
    <w:p w14:paraId="5C7EC494" w14:textId="77777777" w:rsidR="005A1DD2" w:rsidRDefault="005A1DD2">
      <w:pPr>
        <w:rPr>
          <w:b/>
          <w:highlight w:val="yellow"/>
        </w:rPr>
      </w:pPr>
    </w:p>
    <w:p w14:paraId="0648383D" w14:textId="77777777" w:rsidR="005A1DD2" w:rsidRDefault="005A1DD2">
      <w:pPr>
        <w:rPr>
          <w:b/>
          <w:highlight w:val="yellow"/>
        </w:rPr>
      </w:pPr>
    </w:p>
    <w:p w14:paraId="1BA220CD" w14:textId="77777777" w:rsidR="005A1DD2" w:rsidRDefault="005A1DD2">
      <w:pPr>
        <w:rPr>
          <w:b/>
          <w:highlight w:val="yellow"/>
        </w:rPr>
      </w:pPr>
    </w:p>
    <w:p w14:paraId="35D12B7F" w14:textId="77777777" w:rsidR="005A1DD2" w:rsidRDefault="005A1DD2">
      <w:pPr>
        <w:rPr>
          <w:b/>
          <w:highlight w:val="yellow"/>
        </w:rPr>
      </w:pPr>
    </w:p>
    <w:p w14:paraId="347E6481" w14:textId="77777777" w:rsidR="005A1DD2" w:rsidRDefault="005A1DD2">
      <w:pPr>
        <w:rPr>
          <w:b/>
          <w:highlight w:val="yellow"/>
        </w:rPr>
      </w:pPr>
    </w:p>
    <w:p w14:paraId="6FE279A2" w14:textId="77777777" w:rsidR="005A1DD2" w:rsidRDefault="005A1DD2">
      <w:pPr>
        <w:rPr>
          <w:b/>
          <w:highlight w:val="yellow"/>
        </w:rPr>
      </w:pPr>
    </w:p>
    <w:p w14:paraId="5E6134B6" w14:textId="77777777" w:rsidR="005A1DD2" w:rsidRDefault="005A1DD2">
      <w:pPr>
        <w:rPr>
          <w:b/>
          <w:highlight w:val="yellow"/>
        </w:rPr>
      </w:pPr>
    </w:p>
    <w:p w14:paraId="52300381" w14:textId="77777777" w:rsidR="005A1DD2" w:rsidRDefault="005A1DD2">
      <w:pPr>
        <w:rPr>
          <w:b/>
          <w:highlight w:val="yellow"/>
        </w:rPr>
      </w:pPr>
    </w:p>
    <w:p w14:paraId="17036074" w14:textId="77777777" w:rsidR="005A1DD2" w:rsidRDefault="005A1DD2">
      <w:pPr>
        <w:rPr>
          <w:b/>
          <w:highlight w:val="yellow"/>
        </w:rPr>
      </w:pPr>
    </w:p>
    <w:p w14:paraId="77980DE4" w14:textId="77777777" w:rsidR="005A1DD2" w:rsidRDefault="005A1DD2">
      <w:pPr>
        <w:rPr>
          <w:b/>
          <w:highlight w:val="yellow"/>
        </w:rPr>
      </w:pPr>
    </w:p>
    <w:p w14:paraId="1F59D62C" w14:textId="77777777" w:rsidR="005A1DD2" w:rsidRDefault="005A1DD2">
      <w:pPr>
        <w:rPr>
          <w:b/>
          <w:highlight w:val="yellow"/>
        </w:rPr>
      </w:pPr>
    </w:p>
    <w:p w14:paraId="547A10A7" w14:textId="77777777" w:rsidR="005A1DD2" w:rsidRDefault="005A1DD2">
      <w:pPr>
        <w:rPr>
          <w:b/>
          <w:highlight w:val="yellow"/>
        </w:rPr>
      </w:pPr>
    </w:p>
    <w:p w14:paraId="69DDB91F" w14:textId="77777777" w:rsidR="005A1DD2" w:rsidRDefault="005A1DD2">
      <w:pPr>
        <w:rPr>
          <w:b/>
          <w:highlight w:val="yellow"/>
        </w:rPr>
      </w:pPr>
    </w:p>
    <w:p w14:paraId="7A13CE06" w14:textId="77777777" w:rsidR="005A1DD2" w:rsidRDefault="005A1DD2">
      <w:pPr>
        <w:rPr>
          <w:b/>
          <w:highlight w:val="yellow"/>
        </w:rPr>
      </w:pPr>
    </w:p>
    <w:sectPr w:rsidR="005A1DD2" w:rsidSect="00D60352">
      <w:pgSz w:w="15840" w:h="12240" w:orient="landscape"/>
      <w:pgMar w:top="675" w:right="1440" w:bottom="450" w:left="1440" w:header="720" w:footer="720" w:gutter="0"/>
      <w:cols w:space="720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defaultTabStop w:val="720"/>
  <w:drawingGridHorizontalSpacing w:val="120"/>
  <w:drawingGridVerticalSpacing w:val="163"/>
  <w:displayHorizontalDrawingGridEvery w:val="0"/>
  <w:displayVerticalDrawingGridEvery w:val="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D217A"/>
    <w:rsid w:val="000136A0"/>
    <w:rsid w:val="000221FE"/>
    <w:rsid w:val="00032A07"/>
    <w:rsid w:val="000422BE"/>
    <w:rsid w:val="00057D38"/>
    <w:rsid w:val="00062933"/>
    <w:rsid w:val="00067AD5"/>
    <w:rsid w:val="000712D7"/>
    <w:rsid w:val="00076392"/>
    <w:rsid w:val="00081DE0"/>
    <w:rsid w:val="000B5116"/>
    <w:rsid w:val="000E6BF9"/>
    <w:rsid w:val="00100BC3"/>
    <w:rsid w:val="001025FD"/>
    <w:rsid w:val="001407CC"/>
    <w:rsid w:val="0014137C"/>
    <w:rsid w:val="00163643"/>
    <w:rsid w:val="00180AF6"/>
    <w:rsid w:val="00186CF4"/>
    <w:rsid w:val="0018745D"/>
    <w:rsid w:val="0019749B"/>
    <w:rsid w:val="001B2909"/>
    <w:rsid w:val="001D0B0A"/>
    <w:rsid w:val="001D546E"/>
    <w:rsid w:val="001D69BA"/>
    <w:rsid w:val="001F6E59"/>
    <w:rsid w:val="002115F4"/>
    <w:rsid w:val="00230E1C"/>
    <w:rsid w:val="00241C08"/>
    <w:rsid w:val="002737E3"/>
    <w:rsid w:val="00275818"/>
    <w:rsid w:val="00287789"/>
    <w:rsid w:val="002C2D83"/>
    <w:rsid w:val="002C416D"/>
    <w:rsid w:val="003173A2"/>
    <w:rsid w:val="00322192"/>
    <w:rsid w:val="00323708"/>
    <w:rsid w:val="003254C2"/>
    <w:rsid w:val="0033366C"/>
    <w:rsid w:val="00342DB5"/>
    <w:rsid w:val="00347A4F"/>
    <w:rsid w:val="003978ED"/>
    <w:rsid w:val="003B0642"/>
    <w:rsid w:val="003D4A8A"/>
    <w:rsid w:val="004304E0"/>
    <w:rsid w:val="00437089"/>
    <w:rsid w:val="004406A6"/>
    <w:rsid w:val="0045018E"/>
    <w:rsid w:val="004772CF"/>
    <w:rsid w:val="004820AF"/>
    <w:rsid w:val="0049196A"/>
    <w:rsid w:val="00494EF9"/>
    <w:rsid w:val="004B3D9F"/>
    <w:rsid w:val="004B56FD"/>
    <w:rsid w:val="004C60D6"/>
    <w:rsid w:val="00517D6F"/>
    <w:rsid w:val="0054535B"/>
    <w:rsid w:val="005474EF"/>
    <w:rsid w:val="00553D07"/>
    <w:rsid w:val="0056309C"/>
    <w:rsid w:val="0058628F"/>
    <w:rsid w:val="00590171"/>
    <w:rsid w:val="005A1DD2"/>
    <w:rsid w:val="005A527C"/>
    <w:rsid w:val="005B3B2B"/>
    <w:rsid w:val="005B3B52"/>
    <w:rsid w:val="005D3386"/>
    <w:rsid w:val="006115F6"/>
    <w:rsid w:val="0062209D"/>
    <w:rsid w:val="0064126A"/>
    <w:rsid w:val="006A5792"/>
    <w:rsid w:val="006D0CA2"/>
    <w:rsid w:val="006D217A"/>
    <w:rsid w:val="006F58FF"/>
    <w:rsid w:val="00702000"/>
    <w:rsid w:val="00703768"/>
    <w:rsid w:val="00704BAC"/>
    <w:rsid w:val="00705DA8"/>
    <w:rsid w:val="00711CEB"/>
    <w:rsid w:val="00714F59"/>
    <w:rsid w:val="00717E95"/>
    <w:rsid w:val="007247B8"/>
    <w:rsid w:val="00742C29"/>
    <w:rsid w:val="007469FF"/>
    <w:rsid w:val="007520BD"/>
    <w:rsid w:val="0076209E"/>
    <w:rsid w:val="0077099B"/>
    <w:rsid w:val="00775407"/>
    <w:rsid w:val="00781FF1"/>
    <w:rsid w:val="007839E8"/>
    <w:rsid w:val="0079328B"/>
    <w:rsid w:val="00795A82"/>
    <w:rsid w:val="007A62ED"/>
    <w:rsid w:val="007B3F00"/>
    <w:rsid w:val="007E2A46"/>
    <w:rsid w:val="007E42AA"/>
    <w:rsid w:val="007F1839"/>
    <w:rsid w:val="007F54D3"/>
    <w:rsid w:val="00802139"/>
    <w:rsid w:val="008032A2"/>
    <w:rsid w:val="0081422C"/>
    <w:rsid w:val="00816528"/>
    <w:rsid w:val="008220BB"/>
    <w:rsid w:val="00854861"/>
    <w:rsid w:val="008961CF"/>
    <w:rsid w:val="008B1AEA"/>
    <w:rsid w:val="008C0E9B"/>
    <w:rsid w:val="008C1700"/>
    <w:rsid w:val="008C3943"/>
    <w:rsid w:val="008D55C1"/>
    <w:rsid w:val="009049AC"/>
    <w:rsid w:val="009061C6"/>
    <w:rsid w:val="00910A43"/>
    <w:rsid w:val="00920584"/>
    <w:rsid w:val="00923736"/>
    <w:rsid w:val="00924739"/>
    <w:rsid w:val="00925710"/>
    <w:rsid w:val="009323BE"/>
    <w:rsid w:val="0094251D"/>
    <w:rsid w:val="00943ACD"/>
    <w:rsid w:val="009461AD"/>
    <w:rsid w:val="00980435"/>
    <w:rsid w:val="009A6C59"/>
    <w:rsid w:val="009C20B6"/>
    <w:rsid w:val="009C6133"/>
    <w:rsid w:val="009D0527"/>
    <w:rsid w:val="009F5F6E"/>
    <w:rsid w:val="009F7C64"/>
    <w:rsid w:val="00A05C8D"/>
    <w:rsid w:val="00A2336C"/>
    <w:rsid w:val="00A45569"/>
    <w:rsid w:val="00A46DAF"/>
    <w:rsid w:val="00A570E5"/>
    <w:rsid w:val="00A62C82"/>
    <w:rsid w:val="00A8275E"/>
    <w:rsid w:val="00AA0833"/>
    <w:rsid w:val="00AA3801"/>
    <w:rsid w:val="00AA5857"/>
    <w:rsid w:val="00AB4AA0"/>
    <w:rsid w:val="00AE7016"/>
    <w:rsid w:val="00AF52D0"/>
    <w:rsid w:val="00B01553"/>
    <w:rsid w:val="00B04143"/>
    <w:rsid w:val="00B07CE1"/>
    <w:rsid w:val="00B105CE"/>
    <w:rsid w:val="00B25DC6"/>
    <w:rsid w:val="00B41959"/>
    <w:rsid w:val="00B42FB4"/>
    <w:rsid w:val="00B603EE"/>
    <w:rsid w:val="00B74940"/>
    <w:rsid w:val="00B87E8B"/>
    <w:rsid w:val="00B92D30"/>
    <w:rsid w:val="00BB498A"/>
    <w:rsid w:val="00BB70D1"/>
    <w:rsid w:val="00BC4AC5"/>
    <w:rsid w:val="00BD09BF"/>
    <w:rsid w:val="00BE5371"/>
    <w:rsid w:val="00C10854"/>
    <w:rsid w:val="00C11C6B"/>
    <w:rsid w:val="00C23130"/>
    <w:rsid w:val="00C26875"/>
    <w:rsid w:val="00C30CBD"/>
    <w:rsid w:val="00C35557"/>
    <w:rsid w:val="00C54FA5"/>
    <w:rsid w:val="00C70A33"/>
    <w:rsid w:val="00C74D1D"/>
    <w:rsid w:val="00C809E9"/>
    <w:rsid w:val="00CA35BE"/>
    <w:rsid w:val="00CB3065"/>
    <w:rsid w:val="00CB3720"/>
    <w:rsid w:val="00D2291A"/>
    <w:rsid w:val="00D23B0F"/>
    <w:rsid w:val="00D41581"/>
    <w:rsid w:val="00D539AA"/>
    <w:rsid w:val="00D60352"/>
    <w:rsid w:val="00D64CD8"/>
    <w:rsid w:val="00D97663"/>
    <w:rsid w:val="00DA3EA2"/>
    <w:rsid w:val="00DF0902"/>
    <w:rsid w:val="00E11CB9"/>
    <w:rsid w:val="00E61233"/>
    <w:rsid w:val="00E909CB"/>
    <w:rsid w:val="00EC3B38"/>
    <w:rsid w:val="00EC5693"/>
    <w:rsid w:val="00ED4202"/>
    <w:rsid w:val="00EE0258"/>
    <w:rsid w:val="00EE78CB"/>
    <w:rsid w:val="00EF3196"/>
    <w:rsid w:val="00EF6A77"/>
    <w:rsid w:val="00F05F87"/>
    <w:rsid w:val="00F10F87"/>
    <w:rsid w:val="00F1211C"/>
    <w:rsid w:val="00F23F88"/>
    <w:rsid w:val="00F302CB"/>
    <w:rsid w:val="00F35411"/>
    <w:rsid w:val="00F3735E"/>
    <w:rsid w:val="00F70AEF"/>
    <w:rsid w:val="00F855BD"/>
    <w:rsid w:val="00FC04F4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6DDFF5"/>
  <w15:docId w15:val="{4B936A5B-85A2-48DC-8A88-33233E078F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5088"/>
  </w:style>
  <w:style w:type="paragraph" w:styleId="Heading2">
    <w:name w:val="heading 2"/>
    <w:basedOn w:val="Normal"/>
    <w:next w:val="Normal"/>
    <w:link w:val="Heading2Char"/>
    <w:qFormat/>
    <w:rsid w:val="00241C08"/>
    <w:pPr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241C08"/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table" w:styleId="TableGrid">
    <w:name w:val="Table Grid"/>
    <w:basedOn w:val="TableNormal"/>
    <w:uiPriority w:val="59"/>
    <w:rsid w:val="001407CC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None">
    <w:name w:val="None"/>
    <w:rsid w:val="00E909C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4AC5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4AC5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4AC5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4AC5"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4AC5"/>
    <w:rPr>
      <w:rFonts w:ascii="Segoe UI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4AC5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AB4AA0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customStyle="1" w:styleId="BodyA">
    <w:name w:val="Body A"/>
    <w:rsid w:val="00EF3196"/>
    <w:pPr>
      <w:pBdr>
        <w:top w:val="nil"/>
        <w:left w:val="nil"/>
        <w:bottom w:val="nil"/>
        <w:right w:val="nil"/>
        <w:between w:val="nil"/>
        <w:bar w:val="nil"/>
      </w:pBd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bdr w:val="n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A283414F-B213-0B4E-B9B1-8D0DE92F69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5820</Words>
  <Characters>33175</Characters>
  <Application>Microsoft Macintosh Word</Application>
  <DocSecurity>0</DocSecurity>
  <Lines>276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onnecticut</Company>
  <LinksUpToDate>false</LinksUpToDate>
  <CharactersWithSpaces>389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en Lamberti</dc:creator>
  <cp:keywords/>
  <cp:lastModifiedBy>Microsoft Office User</cp:lastModifiedBy>
  <cp:revision>2</cp:revision>
  <dcterms:created xsi:type="dcterms:W3CDTF">2016-06-17T13:17:00Z</dcterms:created>
  <dcterms:modified xsi:type="dcterms:W3CDTF">2016-06-17T13:17:00Z</dcterms:modified>
</cp:coreProperties>
</file>